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96674A" w14:textId="4FCBFDDF" w:rsidR="00B2427E" w:rsidRPr="00C65851" w:rsidRDefault="00C65851" w:rsidP="00B2427E">
      <w:pPr>
        <w:jc w:val="center"/>
        <w:rPr>
          <w:rFonts w:cs="Times New Roman"/>
          <w:sz w:val="32"/>
        </w:rPr>
      </w:pPr>
      <w:r>
        <w:rPr>
          <w:rFonts w:cs="Times New Roman"/>
          <w:b/>
          <w:sz w:val="32"/>
        </w:rPr>
        <w:t xml:space="preserve">Propuesta para clasificar sitios de localización de proteínas aplicando y comparando modelos con </w:t>
      </w:r>
      <w:proofErr w:type="spellStart"/>
      <w:r>
        <w:rPr>
          <w:rFonts w:cs="Times New Roman"/>
          <w:b/>
          <w:sz w:val="32"/>
        </w:rPr>
        <w:t>Random</w:t>
      </w:r>
      <w:proofErr w:type="spellEnd"/>
      <w:r>
        <w:rPr>
          <w:rFonts w:cs="Times New Roman"/>
          <w:b/>
          <w:sz w:val="32"/>
        </w:rPr>
        <w:t xml:space="preserve"> Forest y K</w:t>
      </w:r>
      <w:r w:rsidRPr="00C65851">
        <w:rPr>
          <w:rFonts w:cs="Times New Roman"/>
          <w:b/>
          <w:sz w:val="32"/>
        </w:rPr>
        <w:t>-</w:t>
      </w:r>
      <w:proofErr w:type="spellStart"/>
      <w:r>
        <w:rPr>
          <w:rFonts w:cs="Times New Roman"/>
          <w:b/>
          <w:sz w:val="32"/>
        </w:rPr>
        <w:t>means</w:t>
      </w:r>
      <w:proofErr w:type="spellEnd"/>
    </w:p>
    <w:p w14:paraId="430562D7" w14:textId="77777777" w:rsidR="00B2427E" w:rsidRDefault="00B2427E" w:rsidP="00B2427E">
      <w:pPr>
        <w:jc w:val="center"/>
        <w:rPr>
          <w:rFonts w:cs="Times New Roman"/>
          <w:b/>
          <w:sz w:val="28"/>
        </w:rPr>
      </w:pPr>
    </w:p>
    <w:p w14:paraId="40ADAD98" w14:textId="61F1124E" w:rsidR="00B2427E" w:rsidRPr="00A31D91" w:rsidRDefault="009F39A8" w:rsidP="00A31D91">
      <w:pPr>
        <w:spacing w:after="0"/>
        <w:jc w:val="center"/>
        <w:rPr>
          <w:rFonts w:cs="Times New Roman"/>
          <w:b/>
          <w:sz w:val="24"/>
        </w:rPr>
      </w:pPr>
      <w:r>
        <w:rPr>
          <w:rFonts w:cs="Times New Roman"/>
          <w:b/>
          <w:sz w:val="24"/>
        </w:rPr>
        <w:t>Huamani Loredo, Alvaro</w:t>
      </w:r>
    </w:p>
    <w:p w14:paraId="61E971BD" w14:textId="35A132F3" w:rsidR="00B2427E" w:rsidRPr="00B2427E" w:rsidRDefault="009F39A8" w:rsidP="00A31D91">
      <w:pPr>
        <w:spacing w:after="0"/>
        <w:jc w:val="center"/>
        <w:rPr>
          <w:rFonts w:cs="Times New Roman"/>
        </w:rPr>
      </w:pPr>
      <w:r>
        <w:rPr>
          <w:rFonts w:cs="Times New Roman"/>
        </w:rPr>
        <w:t>20151966</w:t>
      </w:r>
      <w:r w:rsidR="00B2427E">
        <w:rPr>
          <w:rFonts w:cs="Times New Roman"/>
        </w:rPr>
        <w:t>@aloe.ulima.edu.pe</w:t>
      </w:r>
    </w:p>
    <w:p w14:paraId="53BD517A" w14:textId="77777777" w:rsidR="00B2427E" w:rsidRPr="00B2427E" w:rsidRDefault="00B2427E" w:rsidP="00A31D91">
      <w:pPr>
        <w:spacing w:after="0"/>
        <w:jc w:val="center"/>
        <w:rPr>
          <w:rFonts w:cs="Times New Roman"/>
        </w:rPr>
      </w:pPr>
      <w:r w:rsidRPr="00B2427E">
        <w:rPr>
          <w:rFonts w:cs="Times New Roman"/>
        </w:rPr>
        <w:t>Universidad de Lima</w:t>
      </w:r>
    </w:p>
    <w:p w14:paraId="20EB8BCA" w14:textId="77777777" w:rsidR="00B2427E" w:rsidRDefault="00B2427E" w:rsidP="00B2427E">
      <w:pPr>
        <w:jc w:val="both"/>
        <w:rPr>
          <w:rFonts w:cs="Times New Roman"/>
        </w:rPr>
      </w:pPr>
    </w:p>
    <w:p w14:paraId="58FFF646" w14:textId="77777777" w:rsidR="00B2427E" w:rsidRPr="00CF0C11" w:rsidRDefault="00B2427E" w:rsidP="00B2427E">
      <w:pPr>
        <w:jc w:val="both"/>
        <w:rPr>
          <w:rFonts w:cs="Times New Roman"/>
        </w:rPr>
      </w:pPr>
    </w:p>
    <w:p w14:paraId="32320D1A" w14:textId="77777777" w:rsidR="00A31D91" w:rsidRPr="00A31D91" w:rsidRDefault="00A31D91" w:rsidP="00A31D91">
      <w:pPr>
        <w:pStyle w:val="Ttulo1"/>
      </w:pPr>
      <w:r w:rsidRPr="00A31D91">
        <w:t>INTRODUCCIÓN</w:t>
      </w:r>
    </w:p>
    <w:p w14:paraId="7A4FF280" w14:textId="0BB3F10D" w:rsidR="00A31D91" w:rsidRDefault="000959D1" w:rsidP="00A31D91">
      <w:pPr>
        <w:ind w:right="-28"/>
        <w:jc w:val="both"/>
        <w:rPr>
          <w:color w:val="000000"/>
        </w:rPr>
      </w:pPr>
      <w:r>
        <w:rPr>
          <w:color w:val="000000"/>
        </w:rPr>
        <w:t xml:space="preserve">El presente documento </w:t>
      </w:r>
      <w:r w:rsidR="000702FF">
        <w:rPr>
          <w:color w:val="000000"/>
        </w:rPr>
        <w:t xml:space="preserve">analizará </w:t>
      </w:r>
      <w:r w:rsidR="00C65851">
        <w:rPr>
          <w:color w:val="000000"/>
        </w:rPr>
        <w:t xml:space="preserve">un </w:t>
      </w:r>
      <w:proofErr w:type="spellStart"/>
      <w:r w:rsidR="00C65851">
        <w:rPr>
          <w:color w:val="000000"/>
        </w:rPr>
        <w:t>dataset</w:t>
      </w:r>
      <w:proofErr w:type="spellEnd"/>
      <w:r w:rsidR="00C65851">
        <w:rPr>
          <w:color w:val="000000"/>
        </w:rPr>
        <w:t xml:space="preserve"> de sitios de localización de proteínas </w:t>
      </w:r>
      <w:r w:rsidR="00C65851">
        <w:rPr>
          <w:color w:val="000000"/>
        </w:rPr>
        <w:fldChar w:fldCharType="begin" w:fldLock="1"/>
      </w:r>
      <w:r w:rsidR="00570E73">
        <w:rPr>
          <w:color w:val="000000"/>
        </w:rPr>
        <w:instrText>ADDIN CSL_CITATION {"citationItems":[{"id":"ITEM-1","itemData":{"URL":"https://archive.ics.uci.edu/ml/datasets/Yeast","accessed":{"date-parts":[["2020","12","11"]]},"author":[{"dropping-particle":"","family":"Nakai","given":"Kenta","non-dropping-particle":"","parse-names":false,"suffix":""}],"id":"ITEM-1","issued":{"date-parts":[["1996"]]},"title":"UMI Machine Learning Repository: Yeast Data Set","type":"webpage"},"uris":["http://www.mendeley.com/documents/?uuid=5f7847d6-7a93-36fc-afb0-1108ce175396"]}],"mendeley":{"formattedCitation":"(Nakai, 1996)","plainTextFormattedCitation":"(Nakai, 1996)","previouslyFormattedCitation":"(Nakai, 1996)"},"properties":{"noteIndex":0},"schema":"https://github.com/citation-style-language/schema/raw/master/csl-citation.json"}</w:instrText>
      </w:r>
      <w:r w:rsidR="00C65851">
        <w:rPr>
          <w:color w:val="000000"/>
        </w:rPr>
        <w:fldChar w:fldCharType="separate"/>
      </w:r>
      <w:r w:rsidR="00C65851" w:rsidRPr="00C65851">
        <w:rPr>
          <w:noProof/>
          <w:color w:val="000000"/>
        </w:rPr>
        <w:t>(Nakai, 1996)</w:t>
      </w:r>
      <w:r w:rsidR="00C65851">
        <w:rPr>
          <w:color w:val="000000"/>
        </w:rPr>
        <w:fldChar w:fldCharType="end"/>
      </w:r>
      <w:r w:rsidR="00357BB6">
        <w:rPr>
          <w:color w:val="000000"/>
        </w:rPr>
        <w:t xml:space="preserve">, para esto se empezará aplicando un modelo con </w:t>
      </w:r>
      <w:proofErr w:type="spellStart"/>
      <w:r w:rsidR="00357BB6">
        <w:rPr>
          <w:color w:val="000000"/>
        </w:rPr>
        <w:t>Random</w:t>
      </w:r>
      <w:proofErr w:type="spellEnd"/>
      <w:r w:rsidR="00357BB6">
        <w:rPr>
          <w:color w:val="000000"/>
        </w:rPr>
        <w:t xml:space="preserve"> Forest, luego se aplicarán métodos para intentar mejorar la precisión del modelo, luego se implementará un modelo de K-</w:t>
      </w:r>
      <w:proofErr w:type="spellStart"/>
      <w:r w:rsidR="00357BB6">
        <w:rPr>
          <w:color w:val="000000"/>
        </w:rPr>
        <w:t>means</w:t>
      </w:r>
      <w:proofErr w:type="spellEnd"/>
      <w:r w:rsidR="00357BB6">
        <w:rPr>
          <w:color w:val="000000"/>
        </w:rPr>
        <w:t xml:space="preserve"> con el fin de lograr desarrollar un modelo con una mayor precisión ya sea con entrenamiento supervisado o no supervisado; también se buscará medir la precisión del modelo no supervisado, ya que el </w:t>
      </w:r>
      <w:proofErr w:type="spellStart"/>
      <w:r w:rsidR="00357BB6">
        <w:rPr>
          <w:color w:val="000000"/>
        </w:rPr>
        <w:t>dataset</w:t>
      </w:r>
      <w:proofErr w:type="spellEnd"/>
      <w:r w:rsidR="00357BB6">
        <w:rPr>
          <w:color w:val="000000"/>
        </w:rPr>
        <w:t xml:space="preserve"> cuenta con una columna que es considerado la variable dependiente. </w:t>
      </w:r>
    </w:p>
    <w:p w14:paraId="68171FBE" w14:textId="3252A8DE" w:rsidR="00A31D91" w:rsidRDefault="003913B1" w:rsidP="00A31D91">
      <w:pPr>
        <w:pStyle w:val="Ttulo1"/>
      </w:pPr>
      <w:r>
        <w:t>BASES TEÓRICAS</w:t>
      </w:r>
    </w:p>
    <w:p w14:paraId="7F2682D1" w14:textId="673B67E3" w:rsidR="00382F31" w:rsidRDefault="00357BB6" w:rsidP="00382F31">
      <w:pPr>
        <w:pStyle w:val="Ttulo2"/>
      </w:pPr>
      <w:proofErr w:type="spellStart"/>
      <w:r>
        <w:t>Random</w:t>
      </w:r>
      <w:proofErr w:type="spellEnd"/>
      <w:r>
        <w:t xml:space="preserve"> </w:t>
      </w:r>
      <w:proofErr w:type="spellStart"/>
      <w:r>
        <w:t>forest</w:t>
      </w:r>
      <w:proofErr w:type="spellEnd"/>
    </w:p>
    <w:p w14:paraId="26836A01" w14:textId="4EA1FD07" w:rsidR="00382F31" w:rsidRDefault="00357BB6" w:rsidP="00382F31">
      <w:r w:rsidRPr="00357BB6">
        <w:t>Los bosques aleatorios son una combinación de predictores de árboles de manera que cada árbol depende de los valores de un vector aleatorio muestreado de forma independiente y con la misma distribución para todos los árboles del bosque</w:t>
      </w:r>
      <w:r w:rsidR="00570E73">
        <w:t xml:space="preserve"> </w:t>
      </w:r>
      <w:r w:rsidR="00570E73">
        <w:fldChar w:fldCharType="begin" w:fldLock="1"/>
      </w:r>
      <w:r w:rsidR="00613345">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publisher":"Springer","title":"Random forests","type":"article-journal","volume":"45"},"uris":["http://www.mendeley.com/documents/?uuid=c6f85607-4b6d-32dc-9998-dd597cb89d0a"]}],"mendeley":{"formattedCitation":"(Breiman, 2001)","plainTextFormattedCitation":"(Breiman, 2001)","previouslyFormattedCitation":"(Breiman, 2001)"},"properties":{"noteIndex":0},"schema":"https://github.com/citation-style-language/schema/raw/master/csl-citation.json"}</w:instrText>
      </w:r>
      <w:r w:rsidR="00570E73">
        <w:fldChar w:fldCharType="separate"/>
      </w:r>
      <w:r w:rsidR="00570E73" w:rsidRPr="00570E73">
        <w:rPr>
          <w:noProof/>
        </w:rPr>
        <w:t>(Breiman, 2001)</w:t>
      </w:r>
      <w:r w:rsidR="00570E73">
        <w:fldChar w:fldCharType="end"/>
      </w:r>
      <w:r w:rsidRPr="00357BB6">
        <w:t>.</w:t>
      </w:r>
    </w:p>
    <w:p w14:paraId="4E499E13" w14:textId="05416093" w:rsidR="00357BB6" w:rsidRDefault="00357BB6" w:rsidP="00382F31">
      <w:r>
        <w:t xml:space="preserve">Una ventaja de este modelo es que ya no es necesario usar un método como </w:t>
      </w:r>
      <w:proofErr w:type="spellStart"/>
      <w:r>
        <w:t>cross</w:t>
      </w:r>
      <w:proofErr w:type="spellEnd"/>
      <w:r>
        <w:t xml:space="preserve"> </w:t>
      </w:r>
      <w:proofErr w:type="spellStart"/>
      <w:r>
        <w:t>validations</w:t>
      </w:r>
      <w:proofErr w:type="spellEnd"/>
      <w:r>
        <w:t xml:space="preserve"> para medir la precisión del modelo, en este informe solo se usará el </w:t>
      </w:r>
      <w:proofErr w:type="spellStart"/>
      <w:r>
        <w:t>accurracy</w:t>
      </w:r>
      <w:proofErr w:type="spellEnd"/>
      <w:r w:rsidR="00570E73">
        <w:t xml:space="preserve"> de la matriz de confusión.</w:t>
      </w:r>
    </w:p>
    <w:p w14:paraId="4B52F89A" w14:textId="77E974C3" w:rsidR="00523126" w:rsidRDefault="00570E73" w:rsidP="00523126">
      <w:pPr>
        <w:pStyle w:val="Ttulo2"/>
      </w:pPr>
      <w:r>
        <w:t>K</w:t>
      </w:r>
      <w:r>
        <w:rPr>
          <w:lang w:val="en-US"/>
        </w:rPr>
        <w:t>-means</w:t>
      </w:r>
    </w:p>
    <w:p w14:paraId="3DD95F2E" w14:textId="134ED9CF" w:rsidR="00523126" w:rsidRDefault="00570E73" w:rsidP="00523126">
      <w:r w:rsidRPr="00570E73">
        <w:t>K-</w:t>
      </w:r>
      <w:proofErr w:type="spellStart"/>
      <w:r w:rsidRPr="00570E73">
        <w:t>means</w:t>
      </w:r>
      <w:proofErr w:type="spellEnd"/>
      <w:r w:rsidRPr="00570E73">
        <w:t xml:space="preserve"> es uno de los métodos de agrupamiento más populares. La idea básica es: dada una agrupación inicial pero no óptima, reubique cada punto en su nuevo centro más cercano, actualice los centros de agrupación calculando la media de los puntos miembros y repita el proceso de reubicación y actualización hasta que se satisfagan los criterios de convergencia</w:t>
      </w:r>
      <w:r>
        <w:t xml:space="preserve"> </w:t>
      </w:r>
      <w:r w:rsidR="00613345">
        <w:fldChar w:fldCharType="begin" w:fldLock="1"/>
      </w:r>
      <w:r w:rsidR="00613345">
        <w:instrText>ADDIN CSL_CITATION {"citationItems":[{"id":"ITEM-1","itemData":{"DOI":"10.1007/978-0-387-30164-8_425","abstract":"The dynamics of proteins in aqueous solution has been investigated\\nthrough a massive approach based on â</w:instrText>
      </w:r>
      <w:r w:rsidR="00613345">
        <w:rPr>
          <w:rFonts w:cs="Times New Roman"/>
        </w:rPr>
        <w:instrText></w:instrText>
      </w:r>
      <w:r w:rsidR="00613345">
        <w:instrText>state of the art</w:instrText>
      </w:r>
      <w:r w:rsidR="00613345">
        <w:rPr>
          <w:rFonts w:cs="Times New Roman"/>
        </w:rPr>
        <w:instrText>â</w:instrText>
      </w:r>
      <w:r w:rsidR="00613345">
        <w:instrText xml:space="preserve"> molecular\\ndynamics simulations performed for all protein metafolds using the\\nfour most popular force fields (OPLS, CHARMM, AMBER, and GROMOS).\\nA detailed analysis of the massive database of trajectories (&gt;1.5\\nterabytes of data obtained using â</w:instrText>
      </w:r>
      <w:r w:rsidR="00613345">
        <w:rPr>
          <w:rFonts w:cs="Times New Roman"/>
        </w:rPr>
        <w:instrText></w:instrText>
      </w:r>
      <w:r w:rsidR="00613345">
        <w:instrText>50 years of CPU) allowed us to\\nobtain a robust-consensus picture of protein dynamics in aqueous\\nsolution.","author":[{"dropping-particle":"","family":"Mannor","given":"Shie","non-dropping-particle":"","parse-names":false,"suffix":""},{"dropping-particle":"","family":"Jin","given":"Xin","non-dropping-particle":"","parse-names":false,"suffix":""},{"dropping-particle":"","family":"Han","given":"Jiawei","non-dropping-particle":"","parse-names":false,"suffix":""},{"dropping-particle":"","family":"Jin","given":"Xin","non-dropping-particle":"","parse-names":false,"suffix":""},{"dropping-particle":"","family":"Han","given":"Jiawei","non-dropping-particle":"","parse-names":false,"suffix":""},{"dropping-particle":"","family":"Jin","given":"Xin","non-dropping-particle":"","parse-names":false,"suffix":""},{"dropping-particle":"","family":"Han","given":"Jiawei","non-dropping-particle":"","parse-names":false,"suffix":""},{"dropping-particle":"","family":"Zhang","given":"Xinhua","non-dropping-particle":"","parse-names":false,"suffix":""}],"container-title":"Encyclopedia of Machine Learning","id":"ITEM-1","issued":{"date-parts":[["2011"]]},"page":"563-564","publisher":"Springer US","title":"K-Means Clustering","type":"chapter"},"uris":["http://www.mendeley.com/documents/?uuid=260303a0-073e-3e5f-9086-2fbc17f4f31e"]}],"mendeley":{"formattedCitation":"(Mannor et al., 2011)","plainTextFormattedCitation":"(Mannor et al., 2011)","previouslyFormattedCitation":"(Mannor et al., 2011)"},"properties":{"noteIndex":0},"schema":"https://github.com/citation-style-language/schema/raw/master/csl-citation.json"}</w:instrText>
      </w:r>
      <w:r w:rsidR="00613345">
        <w:fldChar w:fldCharType="separate"/>
      </w:r>
      <w:r w:rsidR="00613345" w:rsidRPr="00613345">
        <w:rPr>
          <w:noProof/>
        </w:rPr>
        <w:t>(Mannor et al., 2011)</w:t>
      </w:r>
      <w:r w:rsidR="00613345">
        <w:fldChar w:fldCharType="end"/>
      </w:r>
      <w:r w:rsidRPr="00570E73">
        <w:t>.</w:t>
      </w:r>
    </w:p>
    <w:p w14:paraId="035C66D1" w14:textId="55431C65" w:rsidR="00523126" w:rsidRDefault="00613345" w:rsidP="00523126">
      <w:pPr>
        <w:pStyle w:val="Ttulo2"/>
      </w:pPr>
      <w:proofErr w:type="spellStart"/>
      <w:r w:rsidRPr="00613345">
        <w:t>Grid</w:t>
      </w:r>
      <w:proofErr w:type="spellEnd"/>
      <w:r w:rsidRPr="00613345">
        <w:t xml:space="preserve"> </w:t>
      </w:r>
      <w:proofErr w:type="spellStart"/>
      <w:r w:rsidRPr="00613345">
        <w:t>Search</w:t>
      </w:r>
      <w:proofErr w:type="spellEnd"/>
    </w:p>
    <w:p w14:paraId="6C6EB031" w14:textId="5A4253A6" w:rsidR="00B20384" w:rsidRDefault="00613345" w:rsidP="00523126">
      <w:r w:rsidRPr="00613345">
        <w:t xml:space="preserve">Una forma de </w:t>
      </w:r>
      <w:r>
        <w:t>mejorar la precisión de un modelo</w:t>
      </w:r>
      <w:r w:rsidRPr="00613345">
        <w:t xml:space="preserve"> sería jugar con los </w:t>
      </w:r>
      <w:proofErr w:type="spellStart"/>
      <w:r w:rsidRPr="00613345">
        <w:t>hiperparámetros</w:t>
      </w:r>
      <w:proofErr w:type="spellEnd"/>
      <w:r w:rsidRPr="00613345">
        <w:t xml:space="preserve"> manualmente, hasta que encuentre una gran combinación de valores de </w:t>
      </w:r>
      <w:proofErr w:type="spellStart"/>
      <w:r w:rsidRPr="00613345">
        <w:t>hiperparámetros</w:t>
      </w:r>
      <w:proofErr w:type="spellEnd"/>
      <w:r w:rsidRPr="00613345">
        <w:t xml:space="preserve">. Este sería un trabajo muy tedioso y es posible que no tenga tiempo para explorar muchas combinaciones. </w:t>
      </w:r>
      <w:r>
        <w:t xml:space="preserve">Implementando </w:t>
      </w:r>
      <w:proofErr w:type="spellStart"/>
      <w:r>
        <w:t>Grid</w:t>
      </w:r>
      <w:proofErr w:type="spellEnd"/>
      <w:r>
        <w:t xml:space="preserve"> </w:t>
      </w:r>
      <w:proofErr w:type="spellStart"/>
      <w:r>
        <w:t>Seach</w:t>
      </w:r>
      <w:proofErr w:type="spellEnd"/>
      <w:r>
        <w:t xml:space="preserve"> t</w:t>
      </w:r>
      <w:r w:rsidRPr="00613345">
        <w:t>odo lo que</w:t>
      </w:r>
      <w:r>
        <w:t xml:space="preserve"> se</w:t>
      </w:r>
      <w:r w:rsidRPr="00613345">
        <w:t xml:space="preserve"> necesita hacer es </w:t>
      </w:r>
      <w:r>
        <w:t>decidir</w:t>
      </w:r>
      <w:r w:rsidRPr="00613345">
        <w:t xml:space="preserve"> con qué </w:t>
      </w:r>
      <w:proofErr w:type="spellStart"/>
      <w:r w:rsidRPr="00613345">
        <w:t>hiperparámetros</w:t>
      </w:r>
      <w:proofErr w:type="spellEnd"/>
      <w:r w:rsidRPr="00613345">
        <w:t xml:space="preserve"> </w:t>
      </w:r>
      <w:r>
        <w:t xml:space="preserve">se </w:t>
      </w:r>
      <w:r w:rsidRPr="00613345">
        <w:t xml:space="preserve">desea que experimente y qué valores probar, </w:t>
      </w:r>
      <w:r>
        <w:t xml:space="preserve">con esto </w:t>
      </w:r>
      <w:proofErr w:type="spellStart"/>
      <w:r>
        <w:t>Grid</w:t>
      </w:r>
      <w:proofErr w:type="spellEnd"/>
      <w:r>
        <w:t xml:space="preserve"> </w:t>
      </w:r>
      <w:proofErr w:type="spellStart"/>
      <w:r>
        <w:t>Search</w:t>
      </w:r>
      <w:proofErr w:type="spellEnd"/>
      <w:r w:rsidRPr="00613345">
        <w:t xml:space="preserve"> evaluará todas las combinaciones posibles de valores de </w:t>
      </w:r>
      <w:proofErr w:type="spellStart"/>
      <w:r w:rsidRPr="00613345">
        <w:t>hiperparámetros</w:t>
      </w:r>
      <w:proofErr w:type="spellEnd"/>
      <w:r w:rsidRPr="00613345">
        <w:t>, utilizando la validación cruzada</w:t>
      </w:r>
      <w:r>
        <w:t xml:space="preserve"> </w:t>
      </w:r>
      <w:r>
        <w:fldChar w:fldCharType="begin" w:fldLock="1"/>
      </w:r>
      <w:r>
        <w:instrText>ADDIN CSL_CITATION {"citationItems":[{"id":"ITEM-1","itemData":{"ISBN":"9781492032649","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eron","given":"Aurelien","non-dropping-particle":"","parse-names":false,"suffix":""}],"id":"ITEM-1","issued":{"date-parts":[["2019"]]},"number-of-pages":"838","publisher":"O'Reilly Media","title":"Hands–On Machine Learning with Scikit–Learn and TensorFlow 2nd edition","type":"book"},"uris":["http://www.mendeley.com/documents/?uuid=e3c1a895-1e5e-44ae-9274-d4661448883d"]}],"mendeley":{"formattedCitation":"(Geron, 2019)","plainTextFormattedCitation":"(Geron, 2019)","previouslyFormattedCitation":"(Geron, 2019)"},"properties":{"noteIndex":0},"schema":"https://github.com/citation-style-language/schema/raw/master/csl-citation.json"}</w:instrText>
      </w:r>
      <w:r>
        <w:fldChar w:fldCharType="separate"/>
      </w:r>
      <w:r w:rsidRPr="00613345">
        <w:rPr>
          <w:noProof/>
        </w:rPr>
        <w:t>(Geron, 2019)</w:t>
      </w:r>
      <w:r>
        <w:fldChar w:fldCharType="end"/>
      </w:r>
      <w:r w:rsidRPr="00613345">
        <w:t>.</w:t>
      </w:r>
      <w:r>
        <w:t xml:space="preserve"> </w:t>
      </w:r>
    </w:p>
    <w:p w14:paraId="6F84D843" w14:textId="45E31398" w:rsidR="00613345" w:rsidRDefault="00613345" w:rsidP="00523126">
      <w:r>
        <w:t xml:space="preserve">El autor </w:t>
      </w:r>
      <w:r>
        <w:fldChar w:fldCharType="begin" w:fldLock="1"/>
      </w:r>
      <w:r w:rsidR="00B16612">
        <w:instrText>ADDIN CSL_CITATION {"citationItems":[{"id":"ITEM-1","itemData":{"ISBN":"9781492032649","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eron","given":"Aurelien","non-dropping-particle":"","parse-names":false,"suffix":""}],"id":"ITEM-1","issued":{"date-parts":[["2019"]]},"number-of-pages":"838","publisher":"O'Reilly Media","title":"Hands–On Machine Learning with Scikit–Learn and TensorFlow 2nd edition","type":"book"},"uris":["http://www.mendeley.com/documents/?uuid=e3c1a895-1e5e-44ae-9274-d4661448883d"]}],"mendeley":{"formattedCitation":"(Geron, 2019)","plainTextFormattedCitation":"(Geron, 2019)","previouslyFormattedCitation":"(Geron, 2019)"},"properties":{"noteIndex":0},"schema":"https://github.com/citation-style-language/schema/raw/master/csl-citation.json"}</w:instrText>
      </w:r>
      <w:r>
        <w:fldChar w:fldCharType="separate"/>
      </w:r>
      <w:r w:rsidRPr="00613345">
        <w:rPr>
          <w:noProof/>
        </w:rPr>
        <w:t>(Geron, 2019)</w:t>
      </w:r>
      <w:r>
        <w:fldChar w:fldCharType="end"/>
      </w:r>
      <w:r>
        <w:t xml:space="preserve"> también menciona que cuando</w:t>
      </w:r>
      <w:r w:rsidRPr="00613345">
        <w:t xml:space="preserve"> no</w:t>
      </w:r>
      <w:r>
        <w:t xml:space="preserve"> se</w:t>
      </w:r>
      <w:r w:rsidRPr="00613345">
        <w:t xml:space="preserve"> tiene idea del valor que debería tener un </w:t>
      </w:r>
      <w:proofErr w:type="spellStart"/>
      <w:r w:rsidRPr="00613345">
        <w:t>hiperparámetro</w:t>
      </w:r>
      <w:proofErr w:type="spellEnd"/>
      <w:r w:rsidRPr="00613345">
        <w:t>, un enfoque simple es probar potencias consecutivas de 10</w:t>
      </w:r>
      <w:r>
        <w:t>, este es el criterio que se usara en la experimentación.</w:t>
      </w:r>
    </w:p>
    <w:p w14:paraId="0E854C2D" w14:textId="1BCB9A9C" w:rsidR="002B043E" w:rsidRPr="002B043E" w:rsidRDefault="00613345" w:rsidP="002B043E">
      <w:pPr>
        <w:pStyle w:val="Ttulo2"/>
      </w:pPr>
      <w:proofErr w:type="spellStart"/>
      <w:r>
        <w:t>Isolation</w:t>
      </w:r>
      <w:proofErr w:type="spellEnd"/>
      <w:r>
        <w:t xml:space="preserve"> </w:t>
      </w:r>
      <w:proofErr w:type="spellStart"/>
      <w:r>
        <w:t>forest</w:t>
      </w:r>
      <w:proofErr w:type="spellEnd"/>
    </w:p>
    <w:p w14:paraId="1B8B29B4" w14:textId="136509F5" w:rsidR="002B043E" w:rsidRDefault="00B16612" w:rsidP="00523126">
      <w:proofErr w:type="spellStart"/>
      <w:r w:rsidRPr="00B16612">
        <w:t>Isolation</w:t>
      </w:r>
      <w:proofErr w:type="spellEnd"/>
      <w:r w:rsidRPr="00B16612">
        <w:t xml:space="preserve"> </w:t>
      </w:r>
      <w:proofErr w:type="spellStart"/>
      <w:r w:rsidRPr="00B16612">
        <w:t>forest</w:t>
      </w:r>
      <w:proofErr w:type="spellEnd"/>
      <w:r>
        <w:t xml:space="preserve"> </w:t>
      </w:r>
      <w:r w:rsidRPr="00B16612">
        <w:t xml:space="preserve">aísla las anomalías más cerca de la raíz del árbol en comparación con los puntos normales. Esta característica única permite a </w:t>
      </w:r>
      <w:proofErr w:type="spellStart"/>
      <w:r w:rsidRPr="00B16612">
        <w:t>Isolation</w:t>
      </w:r>
      <w:proofErr w:type="spellEnd"/>
      <w:r w:rsidRPr="00B16612">
        <w:t xml:space="preserve"> </w:t>
      </w:r>
      <w:proofErr w:type="spellStart"/>
      <w:r w:rsidRPr="00B16612">
        <w:t>forest</w:t>
      </w:r>
      <w:proofErr w:type="spellEnd"/>
      <w:r w:rsidRPr="00B16612">
        <w:t xml:space="preserve"> construir modelos parciales (a diferencia de los modelos completos en la creación de perfiles) y emplear solo una pequeña proporción de datos de entrenamiento para construir modelos efectivos</w:t>
      </w:r>
      <w:r>
        <w:t xml:space="preserve"> </w:t>
      </w:r>
      <w:r>
        <w:fldChar w:fldCharType="begin" w:fldLock="1"/>
      </w:r>
      <w:r w:rsidR="00F15661">
        <w:instrText>ADDIN CSL_CITATION {"citationItems":[{"id":"ITEM-1","itemData":{"DOI":"10.1109/ICDM.2008.17","ISBN":"9780769535029","ISSN":"15504786","abstract":"Most existing model-based approaches to anomaly detection construct a profile of normal instances, then identify instances that do not conform to the normal profile as anomalies. This paper proposes a fundamentally different model-based method that explicitly isolates anomalies instead of profiles normal points. To our best knowledge, the concept of isolation has not been explored in current literature. The use of isolation enables the proposed method, iForest, to exploit sub-sampling to an extent that is not feasible in existing methods, creating an algorithm which has a linear time complexity with a low constant and a low memory requirement. Our empirical evaluation shows that iForest performs favourably to ORCA, a near-linear time complexity distance-based method, LOF and Random Forests in terms of AUC and processing time, and especially in large data sets. iForest also works well in high dimensional problems which have a large number of irrelevant attributes, and in situations where training set does not contain any anomalies. © 2008 IEEE.","author":[{"dropping-particle":"","family":"Liu","given":"Fei Tony","non-dropping-particle":"","parse-names":false,"suffix":""},{"dropping-particle":"","family":"Ting","given":"Kai Ming","non-dropping-particle":"","parse-names":false,"suffix":""},{"dropping-particle":"","family":"Zhou","given":"Zhi Hua","non-dropping-particle":"","parse-names":false,"suffix":""}],"container-title":"Proceedings - IEEE International Conference on Data Mining, ICDM","id":"ITEM-1","issued":{"date-parts":[["2008"]]},"page":"413-422","title":"Isolation forest","type":"paper-conference"},"uris":["http://www.mendeley.com/documents/?uuid=2f1c1809-4da1-309d-aabf-69fc3c3162f4"]}],"mendeley":{"formattedCitation":"(Liu, Ting, &amp; Zhou, 2008)","plainTextFormattedCitation":"(Liu, Ting, &amp; Zhou, 2008)","previouslyFormattedCitation":"(Liu, Ting, &amp; Zhou, 2008)"},"properties":{"noteIndex":0},"schema":"https://github.com/citation-style-language/schema/raw/master/csl-citation.json"}</w:instrText>
      </w:r>
      <w:r>
        <w:fldChar w:fldCharType="separate"/>
      </w:r>
      <w:r w:rsidRPr="00B16612">
        <w:rPr>
          <w:noProof/>
        </w:rPr>
        <w:t>(Liu, Ting, &amp; Zhou, 2008)</w:t>
      </w:r>
      <w:r>
        <w:fldChar w:fldCharType="end"/>
      </w:r>
      <w:r w:rsidRPr="00B16612">
        <w:t>.</w:t>
      </w:r>
    </w:p>
    <w:p w14:paraId="02D615DD" w14:textId="77777777" w:rsidR="00BA337C" w:rsidRPr="00931070" w:rsidRDefault="00BA337C" w:rsidP="00BA337C">
      <w:pPr>
        <w:ind w:right="-28"/>
        <w:rPr>
          <w:rFonts w:eastAsiaTheme="minorEastAsia"/>
          <w:color w:val="000000"/>
        </w:rPr>
      </w:pPr>
    </w:p>
    <w:p w14:paraId="25DE3F0E" w14:textId="5AE9075A" w:rsidR="00EE7E54" w:rsidRPr="00EE7E54" w:rsidRDefault="00444800" w:rsidP="00EE7E54">
      <w:pPr>
        <w:pStyle w:val="Ttulo1"/>
      </w:pPr>
      <w:r>
        <w:t>METODOLOGÍA</w:t>
      </w:r>
      <w:r w:rsidR="003913B1">
        <w:t xml:space="preserve"> Y EXPERIMENTACIÓN</w:t>
      </w:r>
    </w:p>
    <w:p w14:paraId="2E75F411" w14:textId="0F5D8A86" w:rsidR="00774AE3" w:rsidRDefault="009F0DAC" w:rsidP="00D931D4">
      <w:pPr>
        <w:pStyle w:val="Prrafodelista"/>
        <w:ind w:firstLine="0"/>
      </w:pPr>
      <w:r>
        <w:t xml:space="preserve">Para la experimentación se hizo uso de la librería </w:t>
      </w:r>
      <w:proofErr w:type="spellStart"/>
      <w:r w:rsidRPr="009F0DAC">
        <w:t>scikit</w:t>
      </w:r>
      <w:proofErr w:type="spellEnd"/>
      <w:r w:rsidRPr="009F0DAC">
        <w:t xml:space="preserve"> </w:t>
      </w:r>
      <w:proofErr w:type="spellStart"/>
      <w:r w:rsidRPr="009F0DAC">
        <w:t>learn</w:t>
      </w:r>
      <w:proofErr w:type="spellEnd"/>
      <w:r>
        <w:t xml:space="preserve"> de Python.</w:t>
      </w:r>
    </w:p>
    <w:p w14:paraId="3EC9B73A" w14:textId="29B5B448" w:rsidR="005514A1" w:rsidRDefault="005514A1" w:rsidP="005514A1">
      <w:pPr>
        <w:pStyle w:val="Ttulo2"/>
      </w:pPr>
      <w:r>
        <w:t>Análisis de datos</w:t>
      </w:r>
    </w:p>
    <w:p w14:paraId="1297EC08" w14:textId="3FA9729E" w:rsidR="005514A1" w:rsidRDefault="005514A1" w:rsidP="00E53A2B">
      <w:r>
        <w:t xml:space="preserve">El </w:t>
      </w:r>
      <w:proofErr w:type="spellStart"/>
      <w:r>
        <w:t>dataset</w:t>
      </w:r>
      <w:proofErr w:type="spellEnd"/>
      <w:r>
        <w:t xml:space="preserve"> </w:t>
      </w:r>
      <w:r w:rsidR="00B16612">
        <w:rPr>
          <w:color w:val="000000"/>
        </w:rPr>
        <w:t xml:space="preserve">de sitios de localización de proteínas </w:t>
      </w:r>
      <w:r>
        <w:t xml:space="preserve">cuenta con </w:t>
      </w:r>
      <w:r w:rsidR="00B16612">
        <w:t>1484</w:t>
      </w:r>
      <w:r>
        <w:t xml:space="preserve"> </w:t>
      </w:r>
      <w:r w:rsidR="00B16612">
        <w:t xml:space="preserve">registros, teniendo una columna como variable dependiente y las otras se pueden considerar como variables independientes. Este </w:t>
      </w:r>
      <w:proofErr w:type="spellStart"/>
      <w:r w:rsidR="00B16612">
        <w:t>dataset</w:t>
      </w:r>
      <w:proofErr w:type="spellEnd"/>
      <w:r w:rsidR="00B16612">
        <w:t xml:space="preserve"> no cuenta con datos nulos.</w:t>
      </w:r>
    </w:p>
    <w:p w14:paraId="629EEBB1" w14:textId="746D0710" w:rsidR="00B16612" w:rsidRPr="00E53A2B" w:rsidRDefault="00B16612" w:rsidP="00E53A2B">
      <w:r>
        <w:lastRenderedPageBreak/>
        <w:t>Analizando la columna que clasifica estos datos, se puede observar en la figura 1 una distribución de datos que se agrupan más a ciertos valores, como es el caso del MIT, NUC y CYT; siendo las otras clases más pequeñas.</w:t>
      </w:r>
    </w:p>
    <w:p w14:paraId="762C02D2" w14:textId="2E2319EB" w:rsidR="009F0DAC" w:rsidRDefault="00B16612" w:rsidP="00E53A2B">
      <w:pPr>
        <w:pStyle w:val="Prrafodelista"/>
        <w:ind w:firstLine="0"/>
        <w:jc w:val="center"/>
      </w:pPr>
      <w:r>
        <w:rPr>
          <w:noProof/>
        </w:rPr>
        <w:drawing>
          <wp:inline distT="0" distB="0" distL="0" distR="0" wp14:anchorId="6D55B5AA" wp14:editId="2082C2F5">
            <wp:extent cx="3339548" cy="2253422"/>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77560" cy="2279071"/>
                    </a:xfrm>
                    <a:prstGeom prst="rect">
                      <a:avLst/>
                    </a:prstGeom>
                    <a:noFill/>
                    <a:ln>
                      <a:noFill/>
                    </a:ln>
                  </pic:spPr>
                </pic:pic>
              </a:graphicData>
            </a:graphic>
          </wp:inline>
        </w:drawing>
      </w:r>
      <w:r>
        <w:rPr>
          <w:noProof/>
        </w:rPr>
        <w:t xml:space="preserve"> </w:t>
      </w:r>
    </w:p>
    <w:p w14:paraId="73A36CCC" w14:textId="4C24F838" w:rsidR="00E53A2B" w:rsidRDefault="00E53A2B" w:rsidP="00E53A2B">
      <w:pPr>
        <w:pStyle w:val="Prrafodelista"/>
        <w:ind w:firstLine="0"/>
        <w:jc w:val="center"/>
        <w:rPr>
          <w:sz w:val="18"/>
        </w:rPr>
      </w:pPr>
      <w:r>
        <w:rPr>
          <w:sz w:val="18"/>
        </w:rPr>
        <w:t xml:space="preserve">Fig. 1. </w:t>
      </w:r>
      <w:r w:rsidR="00904EB2">
        <w:rPr>
          <w:sz w:val="18"/>
        </w:rPr>
        <w:t xml:space="preserve">Conteo de filas del </w:t>
      </w:r>
      <w:proofErr w:type="spellStart"/>
      <w:r w:rsidR="00904EB2">
        <w:rPr>
          <w:sz w:val="18"/>
        </w:rPr>
        <w:t>dataset</w:t>
      </w:r>
      <w:proofErr w:type="spellEnd"/>
      <w:r w:rsidR="00904EB2">
        <w:rPr>
          <w:sz w:val="18"/>
        </w:rPr>
        <w:t xml:space="preserve"> en base a su columna de clasificación</w:t>
      </w:r>
    </w:p>
    <w:p w14:paraId="6CB45E72" w14:textId="11114D44" w:rsidR="00904EB2" w:rsidRDefault="00904EB2" w:rsidP="00904EB2">
      <w:pPr>
        <w:pStyle w:val="Head1"/>
        <w:rPr>
          <w:rFonts w:ascii="Times New Roman" w:eastAsiaTheme="minorHAnsi" w:hAnsi="Times New Roman" w:cstheme="minorBidi"/>
          <w:sz w:val="20"/>
          <w:szCs w:val="22"/>
          <w:lang w:val="es-PE"/>
        </w:rPr>
      </w:pPr>
      <w:r>
        <w:rPr>
          <w:rFonts w:ascii="Times New Roman" w:eastAsiaTheme="minorHAnsi" w:hAnsi="Times New Roman" w:cstheme="minorBidi"/>
          <w:sz w:val="20"/>
          <w:szCs w:val="22"/>
          <w:lang w:val="es-PE"/>
        </w:rPr>
        <w:t>Analizando la primera columna con el nombre de “</w:t>
      </w:r>
      <w:proofErr w:type="spellStart"/>
      <w:r w:rsidRPr="00904EB2">
        <w:rPr>
          <w:rFonts w:ascii="Times New Roman" w:eastAsiaTheme="minorHAnsi" w:hAnsi="Times New Roman" w:cstheme="minorBidi"/>
          <w:sz w:val="20"/>
          <w:szCs w:val="22"/>
          <w:lang w:val="es-PE"/>
        </w:rPr>
        <w:t>sequence_name</w:t>
      </w:r>
      <w:proofErr w:type="spellEnd"/>
      <w:r>
        <w:rPr>
          <w:rFonts w:ascii="Times New Roman" w:eastAsiaTheme="minorHAnsi" w:hAnsi="Times New Roman" w:cstheme="minorBidi"/>
          <w:sz w:val="20"/>
          <w:szCs w:val="22"/>
          <w:lang w:val="es-PE"/>
        </w:rPr>
        <w:t>”, se puede observar en la figura 2 que de 1484 datos, 1462 datos son únicos y debido a que la primera columna no es una variable cuantitativa, ni se puede agrupar por la gran cantidad de tipos que hay, se decidió no tomar en cuenta esta columna en el modelo</w:t>
      </w:r>
      <w:r w:rsidRPr="00E53A2B">
        <w:rPr>
          <w:rFonts w:ascii="Times New Roman" w:eastAsiaTheme="minorHAnsi" w:hAnsi="Times New Roman" w:cstheme="minorBidi"/>
          <w:sz w:val="20"/>
          <w:szCs w:val="22"/>
          <w:lang w:val="es-PE"/>
        </w:rPr>
        <w:t>.</w:t>
      </w:r>
    </w:p>
    <w:p w14:paraId="67D70D43" w14:textId="30B960D6" w:rsidR="00E53A2B" w:rsidRDefault="00904EB2" w:rsidP="00463F6E">
      <w:pPr>
        <w:pStyle w:val="Head1"/>
        <w:jc w:val="center"/>
        <w:rPr>
          <w:rFonts w:ascii="Times New Roman" w:eastAsiaTheme="minorHAnsi" w:hAnsi="Times New Roman" w:cstheme="minorBidi"/>
          <w:sz w:val="20"/>
          <w:szCs w:val="22"/>
          <w:lang w:val="es-PE"/>
        </w:rPr>
      </w:pPr>
      <w:r>
        <w:rPr>
          <w:noProof/>
        </w:rPr>
        <w:drawing>
          <wp:inline distT="0" distB="0" distL="0" distR="0" wp14:anchorId="7980A443" wp14:editId="0F024E10">
            <wp:extent cx="3363402" cy="1790588"/>
            <wp:effectExtent l="0" t="0" r="889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70059" cy="1794132"/>
                    </a:xfrm>
                    <a:prstGeom prst="rect">
                      <a:avLst/>
                    </a:prstGeom>
                  </pic:spPr>
                </pic:pic>
              </a:graphicData>
            </a:graphic>
          </wp:inline>
        </w:drawing>
      </w:r>
      <w:r w:rsidRPr="00904EB2">
        <w:rPr>
          <w:noProof/>
          <w:lang w:val="es-PE"/>
        </w:rPr>
        <w:t xml:space="preserve"> </w:t>
      </w:r>
    </w:p>
    <w:p w14:paraId="70EC9870" w14:textId="169B6ECE" w:rsidR="00463F6E" w:rsidRDefault="00463F6E" w:rsidP="00463F6E">
      <w:pPr>
        <w:pStyle w:val="Prrafodelista"/>
        <w:ind w:firstLine="0"/>
        <w:jc w:val="center"/>
        <w:rPr>
          <w:sz w:val="18"/>
        </w:rPr>
      </w:pPr>
      <w:r>
        <w:rPr>
          <w:sz w:val="18"/>
        </w:rPr>
        <w:t xml:space="preserve">Fig. 2. </w:t>
      </w:r>
      <w:r w:rsidR="00904EB2">
        <w:rPr>
          <w:sz w:val="18"/>
        </w:rPr>
        <w:t xml:space="preserve">Conteo de valores únicos en la columna </w:t>
      </w:r>
      <w:r w:rsidR="00904EB2">
        <w:t>de “</w:t>
      </w:r>
      <w:proofErr w:type="spellStart"/>
      <w:r w:rsidR="00904EB2" w:rsidRPr="00904EB2">
        <w:t>sequence_name</w:t>
      </w:r>
      <w:proofErr w:type="spellEnd"/>
      <w:r w:rsidR="00904EB2">
        <w:t>”,</w:t>
      </w:r>
    </w:p>
    <w:p w14:paraId="4C749658" w14:textId="77777777" w:rsidR="00463F6E" w:rsidRDefault="00463F6E" w:rsidP="00463F6E">
      <w:pPr>
        <w:pStyle w:val="Prrafodelista"/>
        <w:ind w:firstLine="0"/>
        <w:rPr>
          <w:sz w:val="18"/>
        </w:rPr>
      </w:pPr>
    </w:p>
    <w:p w14:paraId="563551AC" w14:textId="5A9AF67C" w:rsidR="00ED7D89" w:rsidRDefault="00ED7D89" w:rsidP="00ED7D89">
      <w:pPr>
        <w:pStyle w:val="Ttulo2"/>
      </w:pPr>
      <w:r>
        <w:t>Aplicación d</w:t>
      </w:r>
      <w:r w:rsidR="00904EB2">
        <w:t xml:space="preserve">el modelo de </w:t>
      </w:r>
      <w:proofErr w:type="spellStart"/>
      <w:r w:rsidR="00904EB2">
        <w:t>Random</w:t>
      </w:r>
      <w:proofErr w:type="spellEnd"/>
      <w:r w:rsidR="00904EB2">
        <w:t xml:space="preserve"> Forest</w:t>
      </w:r>
    </w:p>
    <w:p w14:paraId="58991027" w14:textId="23F9808B" w:rsidR="00ED7D89" w:rsidRDefault="00ED7D89" w:rsidP="00ED7D89">
      <w:r>
        <w:t>Para</w:t>
      </w:r>
      <w:r w:rsidR="00904EB2">
        <w:t xml:space="preserve"> una primera aplicación del modelo de </w:t>
      </w:r>
      <w:proofErr w:type="spellStart"/>
      <w:r w:rsidR="00904EB2">
        <w:t>Random</w:t>
      </w:r>
      <w:proofErr w:type="spellEnd"/>
      <w:r w:rsidR="00904EB2">
        <w:t xml:space="preserve"> Forest se usó como único parámetro el “</w:t>
      </w:r>
      <w:proofErr w:type="spellStart"/>
      <w:r w:rsidR="00904EB2" w:rsidRPr="00904EB2">
        <w:t>n_estimators</w:t>
      </w:r>
      <w:proofErr w:type="spellEnd"/>
      <w:r w:rsidR="00904EB2">
        <w:t xml:space="preserve">” igual a 200. Como se observa en la figura 3, el </w:t>
      </w:r>
      <w:proofErr w:type="spellStart"/>
      <w:r w:rsidR="00904EB2">
        <w:t>accuray</w:t>
      </w:r>
      <w:proofErr w:type="spellEnd"/>
      <w:r w:rsidR="00904EB2">
        <w:t xml:space="preserve"> obtenido es 0.63, se puede concluir que este modelo no tiene una muy buena precisión.</w:t>
      </w:r>
    </w:p>
    <w:p w14:paraId="24DD80CD" w14:textId="53DF9397" w:rsidR="008318B7" w:rsidRDefault="00904EB2" w:rsidP="008318B7">
      <w:pPr>
        <w:jc w:val="center"/>
      </w:pPr>
      <w:r>
        <w:rPr>
          <w:noProof/>
        </w:rPr>
        <w:lastRenderedPageBreak/>
        <w:drawing>
          <wp:inline distT="0" distB="0" distL="0" distR="0" wp14:anchorId="6B2C1283" wp14:editId="11721ADA">
            <wp:extent cx="3729162" cy="2333841"/>
            <wp:effectExtent l="0" t="0" r="508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39148" cy="2340091"/>
                    </a:xfrm>
                    <a:prstGeom prst="rect">
                      <a:avLst/>
                    </a:prstGeom>
                  </pic:spPr>
                </pic:pic>
              </a:graphicData>
            </a:graphic>
          </wp:inline>
        </w:drawing>
      </w:r>
    </w:p>
    <w:p w14:paraId="576AC67B" w14:textId="5E47DBA8" w:rsidR="008318B7" w:rsidRDefault="008318B7" w:rsidP="008318B7">
      <w:pPr>
        <w:pStyle w:val="Prrafodelista"/>
        <w:ind w:firstLine="0"/>
        <w:jc w:val="center"/>
        <w:rPr>
          <w:sz w:val="18"/>
        </w:rPr>
      </w:pPr>
      <w:r>
        <w:rPr>
          <w:sz w:val="18"/>
        </w:rPr>
        <w:t xml:space="preserve">Fig. </w:t>
      </w:r>
      <w:r w:rsidR="00904EB2">
        <w:rPr>
          <w:sz w:val="18"/>
        </w:rPr>
        <w:t>3</w:t>
      </w:r>
      <w:r>
        <w:rPr>
          <w:sz w:val="18"/>
        </w:rPr>
        <w:t xml:space="preserve">. </w:t>
      </w:r>
      <w:r w:rsidR="00904EB2">
        <w:rPr>
          <w:sz w:val="18"/>
        </w:rPr>
        <w:t xml:space="preserve">Reporte del primer modelo de </w:t>
      </w:r>
      <w:proofErr w:type="spellStart"/>
      <w:r w:rsidR="00904EB2">
        <w:rPr>
          <w:sz w:val="18"/>
        </w:rPr>
        <w:t>Random</w:t>
      </w:r>
      <w:proofErr w:type="spellEnd"/>
      <w:r w:rsidR="00904EB2">
        <w:rPr>
          <w:sz w:val="18"/>
        </w:rPr>
        <w:t xml:space="preserve"> Forest en base a la matriz de </w:t>
      </w:r>
      <w:proofErr w:type="spellStart"/>
      <w:r w:rsidR="00904EB2">
        <w:rPr>
          <w:sz w:val="18"/>
        </w:rPr>
        <w:t>confución</w:t>
      </w:r>
      <w:proofErr w:type="spellEnd"/>
    </w:p>
    <w:p w14:paraId="616F3F40" w14:textId="77777777" w:rsidR="00DB37FA" w:rsidRDefault="00DB37FA" w:rsidP="00FF4D8F">
      <w:pPr>
        <w:pStyle w:val="Prrafodelista"/>
        <w:ind w:firstLine="0"/>
      </w:pPr>
    </w:p>
    <w:p w14:paraId="63372879" w14:textId="2B95AA3B" w:rsidR="00904EB2" w:rsidRDefault="00904EB2" w:rsidP="00904EB2">
      <w:pPr>
        <w:pStyle w:val="Ttulo2"/>
      </w:pPr>
      <w:r>
        <w:t xml:space="preserve">Afinando </w:t>
      </w:r>
      <w:proofErr w:type="spellStart"/>
      <w:r>
        <w:t>hyperparámetros</w:t>
      </w:r>
      <w:proofErr w:type="spellEnd"/>
      <w:r>
        <w:t xml:space="preserve"> del modelo de </w:t>
      </w:r>
      <w:proofErr w:type="spellStart"/>
      <w:r>
        <w:t>Random</w:t>
      </w:r>
      <w:proofErr w:type="spellEnd"/>
      <w:r>
        <w:t xml:space="preserve"> Forest con </w:t>
      </w:r>
      <w:proofErr w:type="spellStart"/>
      <w:r>
        <w:t>Grid</w:t>
      </w:r>
      <w:proofErr w:type="spellEnd"/>
      <w:r>
        <w:t xml:space="preserve"> </w:t>
      </w:r>
      <w:proofErr w:type="spellStart"/>
      <w:r>
        <w:t>Search</w:t>
      </w:r>
      <w:proofErr w:type="spellEnd"/>
    </w:p>
    <w:p w14:paraId="7D8EDC03" w14:textId="00D3E9C3" w:rsidR="00FF4D8F" w:rsidRPr="00FF4D8F" w:rsidRDefault="00904EB2" w:rsidP="00FF4D8F">
      <w:r>
        <w:t>Intent</w:t>
      </w:r>
      <w:r w:rsidR="00A20E65">
        <w:t>ando</w:t>
      </w:r>
      <w:r>
        <w:t xml:space="preserve"> mejorar la precisión del modelo, se aplicará el método de </w:t>
      </w:r>
      <w:proofErr w:type="spellStart"/>
      <w:r>
        <w:t>Grid</w:t>
      </w:r>
      <w:proofErr w:type="spellEnd"/>
      <w:r>
        <w:t xml:space="preserve"> </w:t>
      </w:r>
      <w:proofErr w:type="spellStart"/>
      <w:r>
        <w:t>Search</w:t>
      </w:r>
      <w:proofErr w:type="spellEnd"/>
      <w:r w:rsidR="00A20E65">
        <w:t>, con la configuración mostrada en la figura 4.</w:t>
      </w:r>
    </w:p>
    <w:p w14:paraId="08852197" w14:textId="426609B7" w:rsidR="00FF4D8F" w:rsidRDefault="00904EB2" w:rsidP="009928EB">
      <w:pPr>
        <w:pStyle w:val="Prrafodelista"/>
        <w:ind w:firstLine="0"/>
        <w:jc w:val="center"/>
        <w:rPr>
          <w:sz w:val="18"/>
        </w:rPr>
      </w:pPr>
      <w:r>
        <w:rPr>
          <w:noProof/>
        </w:rPr>
        <w:drawing>
          <wp:inline distT="0" distB="0" distL="0" distR="0" wp14:anchorId="3107B633" wp14:editId="0FE584C4">
            <wp:extent cx="3390900" cy="145732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90900" cy="1457325"/>
                    </a:xfrm>
                    <a:prstGeom prst="rect">
                      <a:avLst/>
                    </a:prstGeom>
                  </pic:spPr>
                </pic:pic>
              </a:graphicData>
            </a:graphic>
          </wp:inline>
        </w:drawing>
      </w:r>
    </w:p>
    <w:p w14:paraId="07F48B68" w14:textId="5E1ECF69" w:rsidR="009928EB" w:rsidRDefault="009928EB" w:rsidP="009928EB">
      <w:pPr>
        <w:pStyle w:val="Prrafodelista"/>
        <w:ind w:firstLine="0"/>
        <w:jc w:val="center"/>
        <w:rPr>
          <w:sz w:val="18"/>
        </w:rPr>
      </w:pPr>
      <w:r>
        <w:rPr>
          <w:sz w:val="18"/>
        </w:rPr>
        <w:t xml:space="preserve">Fig. </w:t>
      </w:r>
      <w:r w:rsidR="00A20E65">
        <w:rPr>
          <w:sz w:val="18"/>
        </w:rPr>
        <w:t>4</w:t>
      </w:r>
      <w:r>
        <w:rPr>
          <w:sz w:val="18"/>
        </w:rPr>
        <w:t xml:space="preserve">. </w:t>
      </w:r>
      <w:r w:rsidR="00A20E65">
        <w:rPr>
          <w:sz w:val="18"/>
        </w:rPr>
        <w:t xml:space="preserve">Configuración de los </w:t>
      </w:r>
      <w:proofErr w:type="spellStart"/>
      <w:r w:rsidR="00A20E65">
        <w:rPr>
          <w:sz w:val="18"/>
        </w:rPr>
        <w:t>hyperparámetros</w:t>
      </w:r>
      <w:proofErr w:type="spellEnd"/>
      <w:r w:rsidR="00A20E65">
        <w:rPr>
          <w:sz w:val="18"/>
        </w:rPr>
        <w:t xml:space="preserve"> para el método de </w:t>
      </w:r>
      <w:proofErr w:type="spellStart"/>
      <w:r w:rsidR="00A20E65">
        <w:rPr>
          <w:sz w:val="18"/>
        </w:rPr>
        <w:t>Grid</w:t>
      </w:r>
      <w:proofErr w:type="spellEnd"/>
      <w:r w:rsidR="00A20E65">
        <w:rPr>
          <w:sz w:val="18"/>
        </w:rPr>
        <w:t xml:space="preserve"> </w:t>
      </w:r>
      <w:proofErr w:type="spellStart"/>
      <w:r w:rsidR="00A20E65">
        <w:rPr>
          <w:sz w:val="18"/>
        </w:rPr>
        <w:t>Search</w:t>
      </w:r>
      <w:proofErr w:type="spellEnd"/>
    </w:p>
    <w:p w14:paraId="5F07E83A" w14:textId="77777777" w:rsidR="00A20E65" w:rsidRDefault="00A20E65" w:rsidP="009928EB">
      <w:pPr>
        <w:pStyle w:val="Prrafodelista"/>
        <w:ind w:firstLine="0"/>
        <w:jc w:val="center"/>
        <w:rPr>
          <w:sz w:val="18"/>
        </w:rPr>
      </w:pPr>
    </w:p>
    <w:p w14:paraId="1AEAAB5D" w14:textId="07AFD03D" w:rsidR="00DB37FA" w:rsidRDefault="00A20E65" w:rsidP="009928EB">
      <w:pPr>
        <w:pStyle w:val="Prrafodelista"/>
        <w:ind w:firstLine="0"/>
        <w:jc w:val="left"/>
      </w:pPr>
      <w:r>
        <w:t>Como se puede observar en la figura 5, este método no logró mejorar la precisión de este modelo.</w:t>
      </w:r>
    </w:p>
    <w:p w14:paraId="7E181357" w14:textId="46E3CBA1" w:rsidR="00A20E65" w:rsidRDefault="00A20E65" w:rsidP="00A20E65">
      <w:pPr>
        <w:pStyle w:val="Prrafodelista"/>
        <w:ind w:firstLine="0"/>
        <w:jc w:val="center"/>
      </w:pPr>
      <w:r>
        <w:rPr>
          <w:noProof/>
        </w:rPr>
        <w:drawing>
          <wp:inline distT="0" distB="0" distL="0" distR="0" wp14:anchorId="72DB43E4" wp14:editId="7861AC4C">
            <wp:extent cx="3896139" cy="258011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10096" cy="2589353"/>
                    </a:xfrm>
                    <a:prstGeom prst="rect">
                      <a:avLst/>
                    </a:prstGeom>
                  </pic:spPr>
                </pic:pic>
              </a:graphicData>
            </a:graphic>
          </wp:inline>
        </w:drawing>
      </w:r>
    </w:p>
    <w:p w14:paraId="2C07C937" w14:textId="4B0C02DC" w:rsidR="00A20E65" w:rsidRDefault="00A20E65" w:rsidP="00A20E65">
      <w:pPr>
        <w:pStyle w:val="Prrafodelista"/>
        <w:ind w:firstLine="0"/>
        <w:jc w:val="center"/>
        <w:rPr>
          <w:sz w:val="18"/>
        </w:rPr>
      </w:pPr>
      <w:r>
        <w:rPr>
          <w:sz w:val="18"/>
        </w:rPr>
        <w:t xml:space="preserve">Fig. 5. Reporte del modelo de </w:t>
      </w:r>
      <w:proofErr w:type="spellStart"/>
      <w:r>
        <w:rPr>
          <w:sz w:val="18"/>
        </w:rPr>
        <w:t>Random</w:t>
      </w:r>
      <w:proofErr w:type="spellEnd"/>
      <w:r>
        <w:rPr>
          <w:sz w:val="18"/>
        </w:rPr>
        <w:t xml:space="preserve"> Forest usando </w:t>
      </w:r>
      <w:proofErr w:type="spellStart"/>
      <w:r>
        <w:rPr>
          <w:sz w:val="18"/>
        </w:rPr>
        <w:t>Grid</w:t>
      </w:r>
      <w:proofErr w:type="spellEnd"/>
      <w:r>
        <w:rPr>
          <w:sz w:val="18"/>
        </w:rPr>
        <w:t xml:space="preserve"> </w:t>
      </w:r>
      <w:proofErr w:type="spellStart"/>
      <w:r>
        <w:rPr>
          <w:sz w:val="18"/>
        </w:rPr>
        <w:t>Search</w:t>
      </w:r>
      <w:proofErr w:type="spellEnd"/>
    </w:p>
    <w:p w14:paraId="26D69EB8" w14:textId="4A8AE651" w:rsidR="00FC00A4" w:rsidRDefault="00FC00A4" w:rsidP="00FC00A4">
      <w:pPr>
        <w:pStyle w:val="Prrafodelista"/>
        <w:ind w:firstLine="0"/>
      </w:pPr>
      <w:r>
        <w:t>Como se puede observar en la figura 5,</w:t>
      </w:r>
    </w:p>
    <w:p w14:paraId="2E943CFD" w14:textId="24201085" w:rsidR="009928EB" w:rsidRPr="009928EB" w:rsidRDefault="00A20E65" w:rsidP="009928EB">
      <w:pPr>
        <w:pStyle w:val="Ttulo2"/>
      </w:pPr>
      <w:r>
        <w:lastRenderedPageBreak/>
        <w:t>Aplicación de K-</w:t>
      </w:r>
      <w:proofErr w:type="spellStart"/>
      <w:r>
        <w:t>means</w:t>
      </w:r>
      <w:proofErr w:type="spellEnd"/>
    </w:p>
    <w:p w14:paraId="0DE2BC38" w14:textId="7AFC74DB" w:rsidR="008318B7" w:rsidRDefault="00A20E65" w:rsidP="00ED7D89">
      <w:r>
        <w:t xml:space="preserve">Dado que no se logró una buena precisión con el modelo con </w:t>
      </w:r>
      <w:proofErr w:type="spellStart"/>
      <w:r>
        <w:t>Random</w:t>
      </w:r>
      <w:proofErr w:type="spellEnd"/>
      <w:r>
        <w:t xml:space="preserve"> Forest, se buscará clasificar los datos con el método de K-</w:t>
      </w:r>
      <w:proofErr w:type="spellStart"/>
      <w:r>
        <w:t>means</w:t>
      </w:r>
      <w:proofErr w:type="spellEnd"/>
      <w:r>
        <w:t>.</w:t>
      </w:r>
    </w:p>
    <w:p w14:paraId="5AA5CD16" w14:textId="7DFB99FC" w:rsidR="00A20E65" w:rsidRDefault="00A20E65" w:rsidP="00ED7D89">
      <w:r>
        <w:t>Luego de aplicar el modelo se observa</w:t>
      </w:r>
      <w:r w:rsidR="00FC00A4">
        <w:t xml:space="preserve"> en la figura 6</w:t>
      </w:r>
      <w:r>
        <w:t xml:space="preserve"> que la clasificación resultante es más homogénea, a comparación de la clasificación con datos reales presentes en el </w:t>
      </w:r>
      <w:proofErr w:type="spellStart"/>
      <w:r>
        <w:t>dataset</w:t>
      </w:r>
      <w:proofErr w:type="spellEnd"/>
      <w:r w:rsidR="00FC00A4">
        <w:t>.</w:t>
      </w:r>
    </w:p>
    <w:p w14:paraId="30B0329D" w14:textId="7AF52624" w:rsidR="009928EB" w:rsidRPr="00ED7D89" w:rsidRDefault="00FC00A4" w:rsidP="009928EB">
      <w:pPr>
        <w:jc w:val="center"/>
      </w:pPr>
      <w:r>
        <w:rPr>
          <w:noProof/>
        </w:rPr>
        <w:drawing>
          <wp:inline distT="0" distB="0" distL="0" distR="0" wp14:anchorId="29C5329C" wp14:editId="70AEE992">
            <wp:extent cx="6154310" cy="4271482"/>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67892" cy="4280909"/>
                    </a:xfrm>
                    <a:prstGeom prst="rect">
                      <a:avLst/>
                    </a:prstGeom>
                  </pic:spPr>
                </pic:pic>
              </a:graphicData>
            </a:graphic>
          </wp:inline>
        </w:drawing>
      </w:r>
    </w:p>
    <w:p w14:paraId="62823E1D" w14:textId="297809CB" w:rsidR="009928EB" w:rsidRDefault="009928EB" w:rsidP="009928EB">
      <w:pPr>
        <w:pStyle w:val="Prrafodelista"/>
        <w:ind w:firstLine="0"/>
        <w:jc w:val="center"/>
        <w:rPr>
          <w:sz w:val="18"/>
        </w:rPr>
      </w:pPr>
      <w:r>
        <w:rPr>
          <w:sz w:val="18"/>
        </w:rPr>
        <w:t xml:space="preserve">Fig. </w:t>
      </w:r>
      <w:r w:rsidR="00FC00A4">
        <w:rPr>
          <w:sz w:val="18"/>
        </w:rPr>
        <w:t>6</w:t>
      </w:r>
      <w:r>
        <w:rPr>
          <w:sz w:val="18"/>
        </w:rPr>
        <w:t xml:space="preserve">. </w:t>
      </w:r>
      <w:r w:rsidR="00FC00A4">
        <w:rPr>
          <w:sz w:val="18"/>
        </w:rPr>
        <w:t xml:space="preserve">Conteo de datos en base a la clasificación del </w:t>
      </w:r>
      <w:proofErr w:type="spellStart"/>
      <w:r w:rsidR="00FC00A4">
        <w:rPr>
          <w:sz w:val="18"/>
        </w:rPr>
        <w:t>dataset</w:t>
      </w:r>
      <w:proofErr w:type="spellEnd"/>
      <w:r w:rsidR="00FC00A4">
        <w:rPr>
          <w:sz w:val="18"/>
        </w:rPr>
        <w:t xml:space="preserve"> vs el conteo en base a la clasificación resultante del modelo de K-</w:t>
      </w:r>
      <w:proofErr w:type="spellStart"/>
      <w:r w:rsidR="00FC00A4">
        <w:rPr>
          <w:sz w:val="18"/>
        </w:rPr>
        <w:t>means</w:t>
      </w:r>
      <w:proofErr w:type="spellEnd"/>
    </w:p>
    <w:p w14:paraId="4A0AC541" w14:textId="7C70B1AD" w:rsidR="009928EB" w:rsidRDefault="00FC00A4" w:rsidP="009928EB">
      <w:pPr>
        <w:pStyle w:val="Prrafodelista"/>
        <w:ind w:firstLine="0"/>
      </w:pPr>
      <w:r>
        <w:t>Intentando relacionar las clases resultantes del modelo con K-</w:t>
      </w:r>
      <w:proofErr w:type="spellStart"/>
      <w:r>
        <w:t>means</w:t>
      </w:r>
      <w:proofErr w:type="spellEnd"/>
      <w:r>
        <w:t xml:space="preserve">, se observa en la figura 7 que en el estado actual, es muy difícil usar estas clases del </w:t>
      </w:r>
      <w:proofErr w:type="spellStart"/>
      <w:r>
        <w:t>dataset</w:t>
      </w:r>
      <w:proofErr w:type="spellEnd"/>
      <w:r>
        <w:t xml:space="preserve"> para medir la precisión del modelo con K-</w:t>
      </w:r>
      <w:proofErr w:type="spellStart"/>
      <w:r>
        <w:t>means</w:t>
      </w:r>
      <w:proofErr w:type="spellEnd"/>
    </w:p>
    <w:p w14:paraId="016B2895" w14:textId="0A5D28AC" w:rsidR="00FC00A4" w:rsidRDefault="00FC00A4" w:rsidP="00FC00A4">
      <w:pPr>
        <w:pStyle w:val="Prrafodelista"/>
        <w:ind w:firstLine="0"/>
        <w:jc w:val="center"/>
      </w:pPr>
      <w:r>
        <w:rPr>
          <w:noProof/>
        </w:rPr>
        <w:lastRenderedPageBreak/>
        <w:drawing>
          <wp:inline distT="0" distB="0" distL="0" distR="0" wp14:anchorId="15A4F68D" wp14:editId="37784C6E">
            <wp:extent cx="5925820" cy="288353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25820" cy="2883535"/>
                    </a:xfrm>
                    <a:prstGeom prst="rect">
                      <a:avLst/>
                    </a:prstGeom>
                  </pic:spPr>
                </pic:pic>
              </a:graphicData>
            </a:graphic>
          </wp:inline>
        </w:drawing>
      </w:r>
    </w:p>
    <w:p w14:paraId="0C2C4DAC" w14:textId="463C888C" w:rsidR="00FC00A4" w:rsidRDefault="00FC00A4" w:rsidP="00FC00A4">
      <w:pPr>
        <w:pStyle w:val="Prrafodelista"/>
        <w:ind w:firstLine="0"/>
        <w:jc w:val="center"/>
        <w:rPr>
          <w:sz w:val="18"/>
        </w:rPr>
      </w:pPr>
      <w:r>
        <w:rPr>
          <w:sz w:val="18"/>
        </w:rPr>
        <w:t xml:space="preserve">Fig. 7. Gráfica de puntos de las variables independientes </w:t>
      </w:r>
      <w:proofErr w:type="spellStart"/>
      <w:r>
        <w:rPr>
          <w:sz w:val="18"/>
        </w:rPr>
        <w:t>alm</w:t>
      </w:r>
      <w:proofErr w:type="spellEnd"/>
      <w:r>
        <w:rPr>
          <w:sz w:val="18"/>
        </w:rPr>
        <w:t xml:space="preserve"> y </w:t>
      </w:r>
      <w:proofErr w:type="spellStart"/>
      <w:r>
        <w:rPr>
          <w:sz w:val="18"/>
        </w:rPr>
        <w:t>vac</w:t>
      </w:r>
      <w:proofErr w:type="spellEnd"/>
      <w:r>
        <w:rPr>
          <w:sz w:val="18"/>
        </w:rPr>
        <w:t xml:space="preserve"> en base a las clases del </w:t>
      </w:r>
      <w:proofErr w:type="spellStart"/>
      <w:r>
        <w:rPr>
          <w:sz w:val="18"/>
        </w:rPr>
        <w:t>dataset</w:t>
      </w:r>
      <w:proofErr w:type="spellEnd"/>
      <w:r>
        <w:rPr>
          <w:sz w:val="18"/>
        </w:rPr>
        <w:t xml:space="preserve"> vs las del modelo K-</w:t>
      </w:r>
      <w:proofErr w:type="spellStart"/>
      <w:r>
        <w:rPr>
          <w:sz w:val="18"/>
        </w:rPr>
        <w:t>means</w:t>
      </w:r>
      <w:proofErr w:type="spellEnd"/>
    </w:p>
    <w:p w14:paraId="1B4F44B8" w14:textId="77777777" w:rsidR="00FC00A4" w:rsidRDefault="00FC00A4" w:rsidP="00FC00A4">
      <w:pPr>
        <w:pStyle w:val="Prrafodelista"/>
        <w:ind w:firstLine="0"/>
        <w:jc w:val="center"/>
        <w:rPr>
          <w:sz w:val="18"/>
        </w:rPr>
      </w:pPr>
    </w:p>
    <w:p w14:paraId="32EDF479" w14:textId="77777777" w:rsidR="00FC00A4" w:rsidRDefault="00FC00A4" w:rsidP="00FC00A4">
      <w:pPr>
        <w:pStyle w:val="Prrafodelista"/>
        <w:ind w:firstLine="0"/>
        <w:jc w:val="center"/>
      </w:pPr>
    </w:p>
    <w:p w14:paraId="5CF085F6" w14:textId="77777777" w:rsidR="00FC00A4" w:rsidRDefault="00FC00A4" w:rsidP="00FC00A4">
      <w:pPr>
        <w:pStyle w:val="Prrafodelista"/>
        <w:ind w:firstLine="0"/>
        <w:jc w:val="center"/>
      </w:pPr>
    </w:p>
    <w:p w14:paraId="01A230E2" w14:textId="77777777" w:rsidR="00DB37FA" w:rsidRDefault="00DB37FA" w:rsidP="009928EB">
      <w:pPr>
        <w:pStyle w:val="Prrafodelista"/>
        <w:ind w:firstLine="0"/>
      </w:pPr>
    </w:p>
    <w:p w14:paraId="78B55708" w14:textId="404AA096" w:rsidR="009049B8" w:rsidRDefault="00DB37FA" w:rsidP="001356BE">
      <w:pPr>
        <w:pStyle w:val="Ttulo2"/>
        <w:ind w:firstLine="0"/>
      </w:pPr>
      <w:r>
        <w:t xml:space="preserve"> </w:t>
      </w:r>
      <w:r w:rsidR="00FC00A4">
        <w:t>Reducción de clases</w:t>
      </w:r>
    </w:p>
    <w:p w14:paraId="204C0B90" w14:textId="716D6C20" w:rsidR="008506A3" w:rsidRDefault="00FC00A4" w:rsidP="009049B8">
      <w:r>
        <w:t>Debido a los resultados obtenidos anteriormente, y ya que 3</w:t>
      </w:r>
      <w:r w:rsidR="008506A3">
        <w:t xml:space="preserve"> clases representan alrededor el 80% de los datos, se probará usar las clases más concurrentes: </w:t>
      </w:r>
      <w:r w:rsidR="008506A3" w:rsidRPr="008506A3">
        <w:t>'CYT','NUC','MIT'</w:t>
      </w:r>
      <w:r w:rsidR="008506A3">
        <w:t>.</w:t>
      </w:r>
    </w:p>
    <w:p w14:paraId="0DD9FB65" w14:textId="77777777" w:rsidR="008506A3" w:rsidRPr="009049B8" w:rsidRDefault="008506A3" w:rsidP="009049B8"/>
    <w:p w14:paraId="3CFE518E" w14:textId="439442FC" w:rsidR="009049B8" w:rsidRDefault="008506A3" w:rsidP="00DB37FA">
      <w:pPr>
        <w:pStyle w:val="Prrafodelista"/>
        <w:ind w:firstLine="0"/>
        <w:jc w:val="center"/>
        <w:rPr>
          <w:sz w:val="18"/>
        </w:rPr>
      </w:pPr>
      <w:r>
        <w:rPr>
          <w:noProof/>
        </w:rPr>
        <w:drawing>
          <wp:inline distT="0" distB="0" distL="0" distR="0" wp14:anchorId="7227DCB7" wp14:editId="593D423B">
            <wp:extent cx="3593990" cy="1478048"/>
            <wp:effectExtent l="0" t="0" r="6985" b="82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30841" cy="1493203"/>
                    </a:xfrm>
                    <a:prstGeom prst="rect">
                      <a:avLst/>
                    </a:prstGeom>
                  </pic:spPr>
                </pic:pic>
              </a:graphicData>
            </a:graphic>
          </wp:inline>
        </w:drawing>
      </w:r>
    </w:p>
    <w:p w14:paraId="29299DFB" w14:textId="32B47D8D" w:rsidR="008506A3" w:rsidRDefault="00DB37FA" w:rsidP="008506A3">
      <w:pPr>
        <w:pStyle w:val="Prrafodelista"/>
        <w:ind w:firstLine="0"/>
        <w:jc w:val="center"/>
        <w:rPr>
          <w:sz w:val="18"/>
        </w:rPr>
      </w:pPr>
      <w:r>
        <w:rPr>
          <w:sz w:val="18"/>
        </w:rPr>
        <w:t xml:space="preserve">Fig. 8. </w:t>
      </w:r>
      <w:r w:rsidR="008506A3">
        <w:rPr>
          <w:sz w:val="18"/>
        </w:rPr>
        <w:t xml:space="preserve">Reporte del modelo de </w:t>
      </w:r>
      <w:proofErr w:type="spellStart"/>
      <w:r w:rsidR="008506A3">
        <w:rPr>
          <w:sz w:val="18"/>
        </w:rPr>
        <w:t>Random</w:t>
      </w:r>
      <w:proofErr w:type="spellEnd"/>
      <w:r w:rsidR="008506A3">
        <w:rPr>
          <w:sz w:val="18"/>
        </w:rPr>
        <w:t xml:space="preserve"> Forest usando 3 clases</w:t>
      </w:r>
    </w:p>
    <w:p w14:paraId="51416423" w14:textId="6773854C" w:rsidR="008506A3" w:rsidRDefault="008506A3" w:rsidP="008506A3">
      <w:pPr>
        <w:pStyle w:val="Prrafodelista"/>
        <w:ind w:firstLine="0"/>
        <w:rPr>
          <w:sz w:val="18"/>
        </w:rPr>
      </w:pPr>
      <w:r>
        <w:rPr>
          <w:sz w:val="18"/>
        </w:rPr>
        <w:t xml:space="preserve">Aplicando el método de </w:t>
      </w:r>
      <w:proofErr w:type="spellStart"/>
      <w:r>
        <w:rPr>
          <w:sz w:val="18"/>
        </w:rPr>
        <w:t>Random</w:t>
      </w:r>
      <w:proofErr w:type="spellEnd"/>
      <w:r>
        <w:rPr>
          <w:sz w:val="18"/>
        </w:rPr>
        <w:t xml:space="preserve"> Forest a esta data reducida se puede observar en la figura 8 que la precisión del modelo no mejora, pues se sigue obteniendo un </w:t>
      </w:r>
      <w:proofErr w:type="spellStart"/>
      <w:r>
        <w:rPr>
          <w:sz w:val="18"/>
        </w:rPr>
        <w:t>accuracy</w:t>
      </w:r>
      <w:proofErr w:type="spellEnd"/>
      <w:r>
        <w:rPr>
          <w:sz w:val="18"/>
        </w:rPr>
        <w:t xml:space="preserve"> de 0.64.</w:t>
      </w:r>
    </w:p>
    <w:p w14:paraId="22D9B698" w14:textId="15DDDF63" w:rsidR="00DB37FA" w:rsidRPr="008506A3" w:rsidRDefault="008506A3" w:rsidP="008506A3">
      <w:pPr>
        <w:pStyle w:val="Prrafodelista"/>
        <w:ind w:firstLine="0"/>
        <w:rPr>
          <w:b/>
          <w:bCs/>
          <w:sz w:val="18"/>
        </w:rPr>
      </w:pPr>
      <w:r w:rsidRPr="008506A3">
        <w:rPr>
          <w:b/>
          <w:bCs/>
          <w:sz w:val="18"/>
        </w:rPr>
        <w:t xml:space="preserve">Prueba con </w:t>
      </w:r>
      <w:proofErr w:type="spellStart"/>
      <w:r>
        <w:rPr>
          <w:b/>
          <w:bCs/>
          <w:sz w:val="18"/>
        </w:rPr>
        <w:t>I</w:t>
      </w:r>
      <w:r w:rsidRPr="008506A3">
        <w:rPr>
          <w:b/>
          <w:bCs/>
          <w:sz w:val="18"/>
        </w:rPr>
        <w:t>solation</w:t>
      </w:r>
      <w:proofErr w:type="spellEnd"/>
      <w:r>
        <w:rPr>
          <w:b/>
          <w:bCs/>
          <w:sz w:val="18"/>
        </w:rPr>
        <w:t xml:space="preserve"> </w:t>
      </w:r>
      <w:proofErr w:type="spellStart"/>
      <w:r>
        <w:rPr>
          <w:b/>
          <w:bCs/>
          <w:sz w:val="18"/>
        </w:rPr>
        <w:t>f</w:t>
      </w:r>
      <w:r w:rsidRPr="008506A3">
        <w:rPr>
          <w:b/>
          <w:bCs/>
          <w:sz w:val="18"/>
        </w:rPr>
        <w:t>orest</w:t>
      </w:r>
      <w:proofErr w:type="spellEnd"/>
    </w:p>
    <w:p w14:paraId="05D87955" w14:textId="5CF3F2D8" w:rsidR="00ED7D89" w:rsidRDefault="008506A3" w:rsidP="00DB37FA">
      <w:pPr>
        <w:pStyle w:val="Prrafodelista"/>
        <w:ind w:firstLine="0"/>
        <w:jc w:val="left"/>
      </w:pPr>
      <w:r>
        <w:t xml:space="preserve">Aplicando el </w:t>
      </w:r>
      <w:proofErr w:type="spellStart"/>
      <w:r>
        <w:t>motodo</w:t>
      </w:r>
      <w:proofErr w:type="spellEnd"/>
      <w:r>
        <w:t xml:space="preserve"> de </w:t>
      </w:r>
      <w:proofErr w:type="spellStart"/>
      <w:r>
        <w:t>Isolation</w:t>
      </w:r>
      <w:proofErr w:type="spellEnd"/>
      <w:r>
        <w:t xml:space="preserve"> Forest teniendo en cuenta un 10% como posible data de contaminación, como se observa en la figura 9, se obtiene un resultado similar</w:t>
      </w:r>
      <w:r w:rsidR="00DB37FA">
        <w:t>.</w:t>
      </w:r>
    </w:p>
    <w:p w14:paraId="15B82DED" w14:textId="77777777" w:rsidR="008506A3" w:rsidRPr="00DB37FA" w:rsidRDefault="008506A3" w:rsidP="00DB37FA">
      <w:pPr>
        <w:pStyle w:val="Prrafodelista"/>
        <w:ind w:firstLine="0"/>
        <w:jc w:val="left"/>
        <w:rPr>
          <w:sz w:val="18"/>
        </w:rPr>
      </w:pPr>
    </w:p>
    <w:p w14:paraId="7198A597" w14:textId="71C2E496" w:rsidR="00ED7D89" w:rsidRDefault="008506A3" w:rsidP="008506A3">
      <w:pPr>
        <w:pStyle w:val="Prrafodelista"/>
        <w:ind w:firstLine="0"/>
        <w:jc w:val="center"/>
      </w:pPr>
      <w:r>
        <w:rPr>
          <w:noProof/>
        </w:rPr>
        <w:lastRenderedPageBreak/>
        <w:drawing>
          <wp:inline distT="0" distB="0" distL="0" distR="0" wp14:anchorId="0238E735" wp14:editId="22E24168">
            <wp:extent cx="3816626" cy="1436454"/>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37247" cy="1444215"/>
                    </a:xfrm>
                    <a:prstGeom prst="rect">
                      <a:avLst/>
                    </a:prstGeom>
                  </pic:spPr>
                </pic:pic>
              </a:graphicData>
            </a:graphic>
          </wp:inline>
        </w:drawing>
      </w:r>
    </w:p>
    <w:p w14:paraId="0A71A092" w14:textId="1088CBE9" w:rsidR="008506A3" w:rsidRDefault="008506A3" w:rsidP="008506A3">
      <w:pPr>
        <w:pStyle w:val="Prrafodelista"/>
        <w:ind w:firstLine="0"/>
        <w:jc w:val="center"/>
        <w:rPr>
          <w:sz w:val="18"/>
        </w:rPr>
      </w:pPr>
      <w:r>
        <w:rPr>
          <w:sz w:val="18"/>
        </w:rPr>
        <w:t xml:space="preserve">Fig. 9. Reporte del modelo de </w:t>
      </w:r>
      <w:proofErr w:type="spellStart"/>
      <w:r>
        <w:rPr>
          <w:sz w:val="18"/>
        </w:rPr>
        <w:t>Random</w:t>
      </w:r>
      <w:proofErr w:type="spellEnd"/>
      <w:r>
        <w:rPr>
          <w:sz w:val="18"/>
        </w:rPr>
        <w:t xml:space="preserve"> Forest usando 3 clases</w:t>
      </w:r>
    </w:p>
    <w:p w14:paraId="4E388063" w14:textId="71825AD3" w:rsidR="008506A3" w:rsidRDefault="008506A3" w:rsidP="008506A3">
      <w:pPr>
        <w:pStyle w:val="Ttulo2"/>
        <w:numPr>
          <w:ilvl w:val="1"/>
          <w:numId w:val="14"/>
        </w:numPr>
      </w:pPr>
      <w:r w:rsidRPr="008506A3">
        <w:t>Comparación de la clasificación de la data con 3 clases con el modelo de K-</w:t>
      </w:r>
      <w:proofErr w:type="spellStart"/>
      <w:r w:rsidRPr="008506A3">
        <w:t>means</w:t>
      </w:r>
      <w:proofErr w:type="spellEnd"/>
    </w:p>
    <w:p w14:paraId="5CC847A6" w14:textId="190D755D" w:rsidR="008506A3" w:rsidRDefault="008506A3" w:rsidP="00444800">
      <w:pPr>
        <w:pStyle w:val="Prrafodelista"/>
        <w:ind w:firstLine="0"/>
      </w:pPr>
      <w:r>
        <w:t>Como se puede observar en la figura 10, ya se puede relacionar en cierta parte las clases del modelo con k-</w:t>
      </w:r>
      <w:proofErr w:type="spellStart"/>
      <w:r>
        <w:t>means</w:t>
      </w:r>
      <w:proofErr w:type="spellEnd"/>
      <w:r>
        <w:t xml:space="preserve"> y las clases reales reducidas a 3, sin embargo, no es certero, aun sigue siendo poco recomendable medir la precisión del modelo de k-</w:t>
      </w:r>
      <w:proofErr w:type="spellStart"/>
      <w:r>
        <w:t>means</w:t>
      </w:r>
      <w:proofErr w:type="spellEnd"/>
      <w:r>
        <w:t xml:space="preserve"> en esta data.</w:t>
      </w:r>
    </w:p>
    <w:p w14:paraId="345C2BC1" w14:textId="2593EEE6" w:rsidR="008506A3" w:rsidRDefault="008506A3" w:rsidP="00444800">
      <w:pPr>
        <w:pStyle w:val="Prrafodelista"/>
        <w:ind w:firstLine="0"/>
      </w:pPr>
      <w:r>
        <w:rPr>
          <w:noProof/>
        </w:rPr>
        <w:drawing>
          <wp:inline distT="0" distB="0" distL="0" distR="0" wp14:anchorId="17829B1A" wp14:editId="36893B57">
            <wp:extent cx="5925820" cy="2793365"/>
            <wp:effectExtent l="0" t="0" r="0" b="698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25820" cy="2793365"/>
                    </a:xfrm>
                    <a:prstGeom prst="rect">
                      <a:avLst/>
                    </a:prstGeom>
                  </pic:spPr>
                </pic:pic>
              </a:graphicData>
            </a:graphic>
          </wp:inline>
        </w:drawing>
      </w:r>
    </w:p>
    <w:p w14:paraId="732F4443" w14:textId="02C6150A" w:rsidR="008506A3" w:rsidRDefault="008506A3" w:rsidP="008506A3">
      <w:pPr>
        <w:pStyle w:val="Prrafodelista"/>
        <w:ind w:firstLine="0"/>
        <w:jc w:val="center"/>
        <w:rPr>
          <w:sz w:val="18"/>
        </w:rPr>
      </w:pPr>
      <w:r>
        <w:rPr>
          <w:sz w:val="18"/>
        </w:rPr>
        <w:t xml:space="preserve">Fig. 10. Gráfica de puntos de las variables independientes </w:t>
      </w:r>
      <w:proofErr w:type="spellStart"/>
      <w:r>
        <w:rPr>
          <w:sz w:val="18"/>
        </w:rPr>
        <w:t>alm</w:t>
      </w:r>
      <w:proofErr w:type="spellEnd"/>
      <w:r>
        <w:rPr>
          <w:sz w:val="18"/>
        </w:rPr>
        <w:t xml:space="preserve"> y </w:t>
      </w:r>
      <w:proofErr w:type="spellStart"/>
      <w:r>
        <w:rPr>
          <w:sz w:val="18"/>
        </w:rPr>
        <w:t>mit</w:t>
      </w:r>
      <w:proofErr w:type="spellEnd"/>
      <w:r>
        <w:rPr>
          <w:sz w:val="18"/>
        </w:rPr>
        <w:t xml:space="preserve"> en base a las clases del </w:t>
      </w:r>
      <w:proofErr w:type="spellStart"/>
      <w:r>
        <w:rPr>
          <w:sz w:val="18"/>
        </w:rPr>
        <w:t>dataset</w:t>
      </w:r>
      <w:proofErr w:type="spellEnd"/>
      <w:r>
        <w:rPr>
          <w:sz w:val="18"/>
        </w:rPr>
        <w:t xml:space="preserve"> vs las del modelo K-</w:t>
      </w:r>
      <w:proofErr w:type="spellStart"/>
      <w:r>
        <w:rPr>
          <w:sz w:val="18"/>
        </w:rPr>
        <w:t>means</w:t>
      </w:r>
      <w:proofErr w:type="spellEnd"/>
    </w:p>
    <w:p w14:paraId="3740B350" w14:textId="77777777" w:rsidR="008506A3" w:rsidRDefault="008506A3" w:rsidP="00444800">
      <w:pPr>
        <w:pStyle w:val="Prrafodelista"/>
        <w:ind w:firstLine="0"/>
      </w:pPr>
    </w:p>
    <w:p w14:paraId="17E52E93" w14:textId="77777777" w:rsidR="008506A3" w:rsidRPr="00444800" w:rsidRDefault="008506A3" w:rsidP="00444800">
      <w:pPr>
        <w:pStyle w:val="Prrafodelista"/>
        <w:ind w:firstLine="0"/>
      </w:pPr>
    </w:p>
    <w:p w14:paraId="48BCD457" w14:textId="77777777" w:rsidR="00E21940" w:rsidRPr="00E21940" w:rsidRDefault="00E21940" w:rsidP="00E21940">
      <w:pPr>
        <w:pStyle w:val="Ttulo1"/>
      </w:pPr>
      <w:r w:rsidRPr="00E21940">
        <w:t>CONCLUSIONES</w:t>
      </w:r>
    </w:p>
    <w:p w14:paraId="1DCC8C2A" w14:textId="4A00FDF4" w:rsidR="00BA337C" w:rsidRDefault="00DB37FA" w:rsidP="00CC1756">
      <w:pPr>
        <w:pStyle w:val="Prrafodelista"/>
        <w:ind w:firstLine="0"/>
        <w:rPr>
          <w:lang w:val="es-ES"/>
        </w:rPr>
      </w:pPr>
      <w:r>
        <w:rPr>
          <w:lang w:val="es-ES"/>
        </w:rPr>
        <w:t xml:space="preserve">Luego del análisis aplicando los modelos de </w:t>
      </w:r>
      <w:proofErr w:type="spellStart"/>
      <w:r w:rsidR="00F15661">
        <w:rPr>
          <w:lang w:val="es-ES"/>
        </w:rPr>
        <w:t>Random</w:t>
      </w:r>
      <w:proofErr w:type="spellEnd"/>
      <w:r w:rsidR="00F15661">
        <w:rPr>
          <w:lang w:val="es-ES"/>
        </w:rPr>
        <w:t xml:space="preserve"> Forest</w:t>
      </w:r>
      <w:r>
        <w:rPr>
          <w:lang w:val="es-ES"/>
        </w:rPr>
        <w:t xml:space="preserve"> y </w:t>
      </w:r>
      <w:r w:rsidR="00F15661">
        <w:rPr>
          <w:lang w:val="es-ES"/>
        </w:rPr>
        <w:t>K-</w:t>
      </w:r>
      <w:proofErr w:type="spellStart"/>
      <w:r w:rsidR="00F15661">
        <w:rPr>
          <w:lang w:val="es-ES"/>
        </w:rPr>
        <w:t>means</w:t>
      </w:r>
      <w:proofErr w:type="spellEnd"/>
      <w:r>
        <w:rPr>
          <w:lang w:val="es-ES"/>
        </w:rPr>
        <w:t xml:space="preserve"> se llega a la conclusión de </w:t>
      </w:r>
      <w:r w:rsidR="00F15661">
        <w:rPr>
          <w:lang w:val="es-ES"/>
        </w:rPr>
        <w:t xml:space="preserve">que no se logra obtener una buena precisión para el modelo de </w:t>
      </w:r>
      <w:proofErr w:type="spellStart"/>
      <w:r w:rsidR="00F15661">
        <w:rPr>
          <w:lang w:val="es-ES"/>
        </w:rPr>
        <w:t>Random</w:t>
      </w:r>
      <w:proofErr w:type="spellEnd"/>
      <w:r w:rsidR="00F15661">
        <w:rPr>
          <w:lang w:val="es-ES"/>
        </w:rPr>
        <w:t xml:space="preserve"> Forest, y si se emplea métodos de aprendizajes no supervisados como k-</w:t>
      </w:r>
      <w:proofErr w:type="spellStart"/>
      <w:r w:rsidR="00F15661">
        <w:rPr>
          <w:lang w:val="es-ES"/>
        </w:rPr>
        <w:t>means</w:t>
      </w:r>
      <w:proofErr w:type="spellEnd"/>
      <w:r w:rsidR="00F15661">
        <w:rPr>
          <w:lang w:val="es-ES"/>
        </w:rPr>
        <w:t>, las clases presentes en la data, no se logran relacionar con las predicciones del modelo, por lo que no es posible medir la precisión del modelo de k-</w:t>
      </w:r>
      <w:proofErr w:type="spellStart"/>
      <w:r w:rsidR="00F15661">
        <w:rPr>
          <w:lang w:val="es-ES"/>
        </w:rPr>
        <w:t>means</w:t>
      </w:r>
      <w:proofErr w:type="spellEnd"/>
      <w:r w:rsidR="00F15661">
        <w:rPr>
          <w:lang w:val="es-ES"/>
        </w:rPr>
        <w:t xml:space="preserve">, también se intuye que hay un porcentaje elevado de data contaminada, pues aplicando </w:t>
      </w:r>
      <w:proofErr w:type="spellStart"/>
      <w:r w:rsidR="00F15661">
        <w:rPr>
          <w:lang w:val="es-ES"/>
        </w:rPr>
        <w:t>isolation</w:t>
      </w:r>
      <w:proofErr w:type="spellEnd"/>
      <w:r w:rsidR="00F15661">
        <w:rPr>
          <w:lang w:val="es-ES"/>
        </w:rPr>
        <w:t xml:space="preserve"> </w:t>
      </w:r>
      <w:proofErr w:type="spellStart"/>
      <w:r w:rsidR="00F15661">
        <w:rPr>
          <w:lang w:val="es-ES"/>
        </w:rPr>
        <w:t>forest</w:t>
      </w:r>
      <w:proofErr w:type="spellEnd"/>
      <w:r w:rsidR="00F15661">
        <w:rPr>
          <w:lang w:val="es-ES"/>
        </w:rPr>
        <w:t xml:space="preserve"> la precisión no mejor</w:t>
      </w:r>
      <w:r w:rsidR="007D4E21">
        <w:rPr>
          <w:lang w:val="es-ES"/>
        </w:rPr>
        <w:t>ó</w:t>
      </w:r>
      <w:r w:rsidR="00F15661">
        <w:rPr>
          <w:lang w:val="es-ES"/>
        </w:rPr>
        <w:t>, se recomienda probar con un data set más extenso y con más variables que aporten a la clasificación.</w:t>
      </w:r>
    </w:p>
    <w:p w14:paraId="1A62443F" w14:textId="5C52D86D" w:rsidR="00CC1756" w:rsidRDefault="00CC1756" w:rsidP="00CC1756">
      <w:pPr>
        <w:pStyle w:val="Prrafodelista"/>
        <w:ind w:firstLine="0"/>
        <w:rPr>
          <w:b/>
          <w:bCs/>
          <w:lang w:val="es-ES"/>
        </w:rPr>
      </w:pPr>
      <w:r w:rsidRPr="00CC1756">
        <w:rPr>
          <w:b/>
          <w:bCs/>
          <w:lang w:val="es-ES"/>
        </w:rPr>
        <w:t xml:space="preserve">Link del repositorio: </w:t>
      </w:r>
    </w:p>
    <w:p w14:paraId="7145A244" w14:textId="4497BF9B" w:rsidR="00F15661" w:rsidRDefault="00265BCF" w:rsidP="00CC1756">
      <w:pPr>
        <w:pStyle w:val="Prrafodelista"/>
        <w:ind w:firstLine="0"/>
        <w:rPr>
          <w:b/>
          <w:bCs/>
          <w:lang w:val="es-ES"/>
        </w:rPr>
      </w:pPr>
      <w:hyperlink r:id="rId18" w:history="1">
        <w:r w:rsidRPr="00F913A3">
          <w:rPr>
            <w:rStyle w:val="Hipervnculo"/>
            <w:b/>
            <w:bCs/>
            <w:lang w:val="es-ES"/>
          </w:rPr>
          <w:t>https://colab.research.google.com/drive/1cQjFLoIcCM8Bjvg_9YhlJjziChZXtrb5?usp=sharing</w:t>
        </w:r>
      </w:hyperlink>
    </w:p>
    <w:p w14:paraId="0E2D8950" w14:textId="77671AC2" w:rsidR="00265BCF" w:rsidRDefault="00265BCF" w:rsidP="00CC1756">
      <w:pPr>
        <w:pStyle w:val="Prrafodelista"/>
        <w:ind w:firstLine="0"/>
        <w:rPr>
          <w:b/>
          <w:bCs/>
          <w:lang w:val="es-ES"/>
        </w:rPr>
      </w:pPr>
      <w:hyperlink r:id="rId19" w:history="1">
        <w:r w:rsidRPr="00F913A3">
          <w:rPr>
            <w:rStyle w:val="Hipervnculo"/>
            <w:b/>
            <w:bCs/>
            <w:lang w:val="es-ES"/>
          </w:rPr>
          <w:t>https://github.com/alvaroenrique/ML_course-project3</w:t>
        </w:r>
      </w:hyperlink>
    </w:p>
    <w:p w14:paraId="4F74EB00" w14:textId="77777777" w:rsidR="00265BCF" w:rsidRDefault="00265BCF" w:rsidP="00CC1756">
      <w:pPr>
        <w:pStyle w:val="Prrafodelista"/>
        <w:ind w:firstLine="0"/>
        <w:rPr>
          <w:b/>
          <w:bCs/>
          <w:lang w:val="es-ES"/>
        </w:rPr>
      </w:pPr>
    </w:p>
    <w:p w14:paraId="3950B723" w14:textId="1ACD60E8" w:rsidR="00BB37C7" w:rsidRDefault="00BB37C7" w:rsidP="00E21940">
      <w:pPr>
        <w:rPr>
          <w:lang w:val="es-ES"/>
        </w:rPr>
      </w:pPr>
    </w:p>
    <w:p w14:paraId="4506A995" w14:textId="2BA4852F" w:rsidR="00F15661" w:rsidRDefault="00F15661" w:rsidP="00E21940">
      <w:pPr>
        <w:rPr>
          <w:lang w:val="es-ES"/>
        </w:rPr>
      </w:pPr>
    </w:p>
    <w:p w14:paraId="26C43523" w14:textId="50374745" w:rsidR="00F15661" w:rsidRDefault="00F15661" w:rsidP="00E21940">
      <w:pPr>
        <w:rPr>
          <w:lang w:val="es-ES"/>
        </w:rPr>
      </w:pPr>
    </w:p>
    <w:p w14:paraId="73B60DCF" w14:textId="3708D513" w:rsidR="00F15661" w:rsidRPr="00265BCF" w:rsidRDefault="00F15661" w:rsidP="00E21940">
      <w:pPr>
        <w:rPr>
          <w:b/>
          <w:bCs/>
          <w:lang w:val="en-US"/>
        </w:rPr>
      </w:pPr>
      <w:proofErr w:type="spellStart"/>
      <w:r w:rsidRPr="00265BCF">
        <w:rPr>
          <w:b/>
          <w:bCs/>
          <w:lang w:val="en-US"/>
        </w:rPr>
        <w:lastRenderedPageBreak/>
        <w:t>Referencias</w:t>
      </w:r>
      <w:proofErr w:type="spellEnd"/>
    </w:p>
    <w:p w14:paraId="0375CD91" w14:textId="4A4A2DD7" w:rsidR="00F15661" w:rsidRPr="00265BCF" w:rsidRDefault="00F15661" w:rsidP="00F15661">
      <w:pPr>
        <w:widowControl w:val="0"/>
        <w:autoSpaceDE w:val="0"/>
        <w:autoSpaceDN w:val="0"/>
        <w:adjustRightInd w:val="0"/>
        <w:spacing w:after="0" w:line="240" w:lineRule="atLeast"/>
        <w:ind w:left="480" w:hanging="480"/>
        <w:rPr>
          <w:rFonts w:ascii="Linux Libertine" w:hAnsi="Linux Libertine" w:cs="Linux Libertine"/>
          <w:noProof/>
          <w:szCs w:val="24"/>
          <w:lang w:val="en-US"/>
        </w:rPr>
      </w:pPr>
      <w:r>
        <w:fldChar w:fldCharType="begin" w:fldLock="1"/>
      </w:r>
      <w:r w:rsidRPr="00265BCF">
        <w:rPr>
          <w:lang w:val="en-US"/>
        </w:rPr>
        <w:instrText xml:space="preserve">ADDIN Mendeley Bibliography CSL_BIBLIOGRAPHY </w:instrText>
      </w:r>
      <w:r>
        <w:fldChar w:fldCharType="separate"/>
      </w:r>
      <w:r w:rsidRPr="00265BCF">
        <w:rPr>
          <w:rFonts w:ascii="Linux Libertine" w:hAnsi="Linux Libertine" w:cs="Linux Libertine"/>
          <w:noProof/>
          <w:szCs w:val="24"/>
          <w:lang w:val="en-US"/>
        </w:rPr>
        <w:t xml:space="preserve">Breiman, L. (2001). Random forests. </w:t>
      </w:r>
      <w:r w:rsidRPr="00265BCF">
        <w:rPr>
          <w:rFonts w:ascii="Linux Libertine" w:hAnsi="Linux Libertine" w:cs="Linux Libertine"/>
          <w:i/>
          <w:iCs/>
          <w:noProof/>
          <w:szCs w:val="24"/>
          <w:lang w:val="en-US"/>
        </w:rPr>
        <w:t>Machine Learning</w:t>
      </w:r>
      <w:r w:rsidRPr="00265BCF">
        <w:rPr>
          <w:rFonts w:ascii="Linux Libertine" w:hAnsi="Linux Libertine" w:cs="Linux Libertine"/>
          <w:noProof/>
          <w:szCs w:val="24"/>
          <w:lang w:val="en-US"/>
        </w:rPr>
        <w:t xml:space="preserve">, </w:t>
      </w:r>
      <w:r w:rsidRPr="00265BCF">
        <w:rPr>
          <w:rFonts w:ascii="Linux Libertine" w:hAnsi="Linux Libertine" w:cs="Linux Libertine"/>
          <w:i/>
          <w:iCs/>
          <w:noProof/>
          <w:szCs w:val="24"/>
          <w:lang w:val="en-US"/>
        </w:rPr>
        <w:t>45</w:t>
      </w:r>
      <w:r w:rsidRPr="00265BCF">
        <w:rPr>
          <w:rFonts w:ascii="Linux Libertine" w:hAnsi="Linux Libertine" w:cs="Linux Libertine"/>
          <w:noProof/>
          <w:szCs w:val="24"/>
          <w:lang w:val="en-US"/>
        </w:rPr>
        <w:t>(1), 5–32. https://doi.org/10.1023/A:1010933404324</w:t>
      </w:r>
    </w:p>
    <w:p w14:paraId="595BEFB1" w14:textId="77777777" w:rsidR="00F15661" w:rsidRPr="00265BCF" w:rsidRDefault="00F15661" w:rsidP="00F15661">
      <w:pPr>
        <w:widowControl w:val="0"/>
        <w:autoSpaceDE w:val="0"/>
        <w:autoSpaceDN w:val="0"/>
        <w:adjustRightInd w:val="0"/>
        <w:spacing w:after="0" w:line="240" w:lineRule="atLeast"/>
        <w:ind w:left="480" w:hanging="480"/>
        <w:rPr>
          <w:rFonts w:ascii="Linux Libertine" w:hAnsi="Linux Libertine" w:cs="Linux Libertine"/>
          <w:noProof/>
          <w:szCs w:val="24"/>
          <w:lang w:val="en-US"/>
        </w:rPr>
      </w:pPr>
      <w:r w:rsidRPr="00265BCF">
        <w:rPr>
          <w:rFonts w:ascii="Linux Libertine" w:hAnsi="Linux Libertine" w:cs="Linux Libertine"/>
          <w:noProof/>
          <w:szCs w:val="24"/>
          <w:lang w:val="en-US"/>
        </w:rPr>
        <w:t xml:space="preserve">Geron, A. (2019). </w:t>
      </w:r>
      <w:r w:rsidRPr="00265BCF">
        <w:rPr>
          <w:rFonts w:ascii="Linux Libertine" w:hAnsi="Linux Libertine" w:cs="Linux Libertine"/>
          <w:i/>
          <w:iCs/>
          <w:noProof/>
          <w:szCs w:val="24"/>
          <w:lang w:val="en-US"/>
        </w:rPr>
        <w:t>Hands–On Machine Learning with Scikit–Learn and TensorFlow 2nd edition</w:t>
      </w:r>
      <w:r w:rsidRPr="00265BCF">
        <w:rPr>
          <w:rFonts w:ascii="Linux Libertine" w:hAnsi="Linux Libertine" w:cs="Linux Libertine"/>
          <w:noProof/>
          <w:szCs w:val="24"/>
          <w:lang w:val="en-US"/>
        </w:rPr>
        <w:t>. O’Reilly Media.</w:t>
      </w:r>
    </w:p>
    <w:p w14:paraId="37074619" w14:textId="77777777" w:rsidR="00F15661" w:rsidRPr="00265BCF" w:rsidRDefault="00F15661" w:rsidP="00F15661">
      <w:pPr>
        <w:widowControl w:val="0"/>
        <w:autoSpaceDE w:val="0"/>
        <w:autoSpaceDN w:val="0"/>
        <w:adjustRightInd w:val="0"/>
        <w:spacing w:after="0" w:line="240" w:lineRule="atLeast"/>
        <w:ind w:left="480" w:hanging="480"/>
        <w:rPr>
          <w:rFonts w:ascii="Linux Libertine" w:hAnsi="Linux Libertine" w:cs="Linux Libertine"/>
          <w:noProof/>
          <w:szCs w:val="24"/>
          <w:lang w:val="en-US"/>
        </w:rPr>
      </w:pPr>
      <w:r w:rsidRPr="00265BCF">
        <w:rPr>
          <w:rFonts w:ascii="Linux Libertine" w:hAnsi="Linux Libertine" w:cs="Linux Libertine"/>
          <w:noProof/>
          <w:szCs w:val="24"/>
          <w:lang w:val="en-US"/>
        </w:rPr>
        <w:t xml:space="preserve">Liu, F. T., Ting, K. M., &amp; Zhou, Z. H. (2008). Isolation forest. </w:t>
      </w:r>
      <w:r w:rsidRPr="00265BCF">
        <w:rPr>
          <w:rFonts w:ascii="Linux Libertine" w:hAnsi="Linux Libertine" w:cs="Linux Libertine"/>
          <w:i/>
          <w:iCs/>
          <w:noProof/>
          <w:szCs w:val="24"/>
          <w:lang w:val="en-US"/>
        </w:rPr>
        <w:t>Proceedings - IEEE International Conference on Data Mining, ICDM</w:t>
      </w:r>
      <w:r w:rsidRPr="00265BCF">
        <w:rPr>
          <w:rFonts w:ascii="Linux Libertine" w:hAnsi="Linux Libertine" w:cs="Linux Libertine"/>
          <w:noProof/>
          <w:szCs w:val="24"/>
          <w:lang w:val="en-US"/>
        </w:rPr>
        <w:t>, 413–422. https://doi.org/10.1109/ICDM.2008.17</w:t>
      </w:r>
    </w:p>
    <w:p w14:paraId="2D18FD08" w14:textId="77777777" w:rsidR="00F15661" w:rsidRPr="00265BCF" w:rsidRDefault="00F15661" w:rsidP="00F15661">
      <w:pPr>
        <w:widowControl w:val="0"/>
        <w:autoSpaceDE w:val="0"/>
        <w:autoSpaceDN w:val="0"/>
        <w:adjustRightInd w:val="0"/>
        <w:spacing w:after="0" w:line="240" w:lineRule="atLeast"/>
        <w:ind w:left="480" w:hanging="480"/>
        <w:rPr>
          <w:rFonts w:ascii="Linux Libertine" w:hAnsi="Linux Libertine" w:cs="Linux Libertine"/>
          <w:noProof/>
          <w:szCs w:val="24"/>
          <w:lang w:val="en-US"/>
        </w:rPr>
      </w:pPr>
      <w:r w:rsidRPr="00F15661">
        <w:rPr>
          <w:rFonts w:ascii="Linux Libertine" w:hAnsi="Linux Libertine" w:cs="Linux Libertine"/>
          <w:noProof/>
          <w:szCs w:val="24"/>
        </w:rPr>
        <w:t xml:space="preserve">Mannor, S., Jin, X., Han, J., Jin, X., Han, J., Jin, X., … </w:t>
      </w:r>
      <w:r w:rsidRPr="00265BCF">
        <w:rPr>
          <w:rFonts w:ascii="Linux Libertine" w:hAnsi="Linux Libertine" w:cs="Linux Libertine"/>
          <w:noProof/>
          <w:szCs w:val="24"/>
          <w:lang w:val="en-US"/>
        </w:rPr>
        <w:t xml:space="preserve">Zhang, X. (2011). K-Means Clustering. In </w:t>
      </w:r>
      <w:r w:rsidRPr="00265BCF">
        <w:rPr>
          <w:rFonts w:ascii="Linux Libertine" w:hAnsi="Linux Libertine" w:cs="Linux Libertine"/>
          <w:i/>
          <w:iCs/>
          <w:noProof/>
          <w:szCs w:val="24"/>
          <w:lang w:val="en-US"/>
        </w:rPr>
        <w:t>Encyclopedia of Machine Learning</w:t>
      </w:r>
      <w:r w:rsidRPr="00265BCF">
        <w:rPr>
          <w:rFonts w:ascii="Linux Libertine" w:hAnsi="Linux Libertine" w:cs="Linux Libertine"/>
          <w:noProof/>
          <w:szCs w:val="24"/>
          <w:lang w:val="en-US"/>
        </w:rPr>
        <w:t xml:space="preserve"> (pp. 563–564). https://doi.org/10.1007/978-0-387-30164-8_425</w:t>
      </w:r>
    </w:p>
    <w:p w14:paraId="32AFEE7A" w14:textId="77777777" w:rsidR="00F15661" w:rsidRPr="00265BCF" w:rsidRDefault="00F15661" w:rsidP="00F15661">
      <w:pPr>
        <w:widowControl w:val="0"/>
        <w:autoSpaceDE w:val="0"/>
        <w:autoSpaceDN w:val="0"/>
        <w:adjustRightInd w:val="0"/>
        <w:spacing w:after="0" w:line="240" w:lineRule="atLeast"/>
        <w:ind w:left="480" w:hanging="480"/>
        <w:rPr>
          <w:rFonts w:ascii="Linux Libertine" w:hAnsi="Linux Libertine" w:cs="Linux Libertine"/>
          <w:noProof/>
          <w:lang w:val="en-US"/>
        </w:rPr>
      </w:pPr>
      <w:r w:rsidRPr="00265BCF">
        <w:rPr>
          <w:rFonts w:ascii="Linux Libertine" w:hAnsi="Linux Libertine" w:cs="Linux Libertine"/>
          <w:noProof/>
          <w:szCs w:val="24"/>
          <w:lang w:val="en-US"/>
        </w:rPr>
        <w:t>Nakai, K. (1996). UMI Machine Learning Repository: Yeast Data Set. Retrieved December 11, 2020, from https://archive.ics.uci.edu/ml/datasets/Yeast</w:t>
      </w:r>
    </w:p>
    <w:p w14:paraId="0FE46C0A" w14:textId="0C1CDCAA" w:rsidR="002A16C1" w:rsidRDefault="00F15661" w:rsidP="00444800">
      <w:pPr>
        <w:pStyle w:val="Para"/>
      </w:pPr>
      <w:r>
        <w:fldChar w:fldCharType="end"/>
      </w:r>
    </w:p>
    <w:sectPr w:rsidR="002A16C1" w:rsidSect="007C6288">
      <w:headerReference w:type="even" r:id="rId20"/>
      <w:headerReference w:type="default" r:id="rId21"/>
      <w:pgSz w:w="11906" w:h="16838" w:code="9"/>
      <w:pgMar w:top="1440" w:right="1134"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A554CE" w14:textId="77777777" w:rsidR="006F0267" w:rsidRDefault="006F0267" w:rsidP="00CF0C11">
      <w:pPr>
        <w:spacing w:after="0"/>
      </w:pPr>
      <w:r>
        <w:separator/>
      </w:r>
    </w:p>
  </w:endnote>
  <w:endnote w:type="continuationSeparator" w:id="0">
    <w:p w14:paraId="51DB6529" w14:textId="77777777" w:rsidR="006F0267" w:rsidRDefault="006F0267" w:rsidP="00CF0C1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nux Biolinum">
    <w:altName w:val="Times New Roman"/>
    <w:charset w:val="00"/>
    <w:family w:val="auto"/>
    <w:pitch w:val="variable"/>
    <w:sig w:usb0="E0000AFF" w:usb1="5000E5FB" w:usb2="00000020" w:usb3="00000000" w:csb0="000001BF" w:csb1="00000000"/>
  </w:font>
  <w:font w:name="Linux Libertine">
    <w:altName w:val="Times New Roman"/>
    <w:charset w:val="00"/>
    <w:family w:val="auto"/>
    <w:pitch w:val="variable"/>
    <w:sig w:usb0="E0000AFF" w:usb1="5200E5FB" w:usb2="02000020" w:usb3="00000000" w:csb0="000001B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EB24C0" w14:textId="77777777" w:rsidR="006F0267" w:rsidRDefault="006F0267" w:rsidP="00CF0C11">
      <w:pPr>
        <w:spacing w:after="0"/>
      </w:pPr>
      <w:r>
        <w:separator/>
      </w:r>
    </w:p>
  </w:footnote>
  <w:footnote w:type="continuationSeparator" w:id="0">
    <w:p w14:paraId="4954B8F0" w14:textId="77777777" w:rsidR="006F0267" w:rsidRDefault="006F0267" w:rsidP="00CF0C1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95FBC" w14:textId="77777777" w:rsidR="009F39A8" w:rsidRPr="007C6288" w:rsidRDefault="009F39A8">
    <w:pPr>
      <w:pStyle w:val="Encabezado"/>
      <w:rPr>
        <w:rFonts w:cs="Times New Roman"/>
        <w:szCs w:val="20"/>
        <w:lang w:val="es-ES"/>
      </w:rPr>
    </w:pPr>
    <w:r w:rsidRPr="007C6288">
      <w:rPr>
        <w:rStyle w:val="Nmerodepgina"/>
        <w:rFonts w:ascii="Times New Roman" w:hAnsi="Times New Roman" w:cs="Times New Roman"/>
        <w:sz w:val="20"/>
        <w:szCs w:val="20"/>
      </w:rPr>
      <w:fldChar w:fldCharType="begin"/>
    </w:r>
    <w:r w:rsidRPr="007C6288">
      <w:rPr>
        <w:rStyle w:val="Nmerodepgina"/>
        <w:rFonts w:ascii="Times New Roman" w:hAnsi="Times New Roman" w:cs="Times New Roman"/>
        <w:sz w:val="20"/>
        <w:szCs w:val="20"/>
        <w:lang w:val="es-ES"/>
      </w:rPr>
      <w:instrText xml:space="preserve">PAGE  </w:instrText>
    </w:r>
    <w:r w:rsidRPr="007C6288">
      <w:rPr>
        <w:rStyle w:val="Nmerodepgina"/>
        <w:rFonts w:ascii="Times New Roman" w:hAnsi="Times New Roman" w:cs="Times New Roman"/>
        <w:sz w:val="20"/>
        <w:szCs w:val="20"/>
      </w:rPr>
      <w:fldChar w:fldCharType="separate"/>
    </w:r>
    <w:r>
      <w:rPr>
        <w:rStyle w:val="Nmerodepgina"/>
        <w:rFonts w:ascii="Times New Roman" w:hAnsi="Times New Roman" w:cs="Times New Roman"/>
        <w:noProof/>
        <w:sz w:val="20"/>
        <w:szCs w:val="20"/>
        <w:lang w:val="es-ES"/>
      </w:rPr>
      <w:t>2</w:t>
    </w:r>
    <w:r w:rsidRPr="007C6288">
      <w:rPr>
        <w:rStyle w:val="Nmerodepgina"/>
        <w:rFonts w:ascii="Times New Roman" w:hAnsi="Times New Roman" w:cs="Times New Roman"/>
        <w:sz w:val="20"/>
        <w:szCs w:val="20"/>
      </w:rPr>
      <w:fldChar w:fldCharType="end"/>
    </w:r>
    <w:r w:rsidRPr="007C6288">
      <w:rPr>
        <w:rFonts w:cs="Times New Roman"/>
        <w:szCs w:val="20"/>
        <w:lang w:val="es-ES"/>
      </w:rPr>
      <w:t> • </w:t>
    </w:r>
    <w:r>
      <w:rPr>
        <w:rFonts w:cs="Times New Roman"/>
        <w:szCs w:val="20"/>
        <w:lang w:val="es-ES"/>
      </w:rPr>
      <w:t>X</w:t>
    </w:r>
    <w:r w:rsidRPr="007C6288">
      <w:rPr>
        <w:rFonts w:cs="Times New Roman"/>
        <w:szCs w:val="20"/>
        <w:lang w:val="es-ES"/>
      </w:rPr>
      <w:t xml:space="preserve">. </w:t>
    </w:r>
    <w:proofErr w:type="spellStart"/>
    <w:r>
      <w:rPr>
        <w:rFonts w:cs="Times New Roman"/>
        <w:szCs w:val="20"/>
        <w:lang w:val="es-ES"/>
      </w:rPr>
      <w:t>Xxxxxx</w:t>
    </w:r>
    <w:proofErr w:type="spellEnd"/>
    <w:r>
      <w:rPr>
        <w:rFonts w:cs="Times New Roman"/>
        <w:szCs w:val="20"/>
        <w:lang w:val="es-ES"/>
      </w:rPr>
      <w:t xml:space="preserve"> [Inicial del nombre y apellido – Páginas par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58E4F6" w14:textId="77777777" w:rsidR="009F39A8" w:rsidRPr="00444800" w:rsidRDefault="009F39A8" w:rsidP="007C6288">
    <w:pPr>
      <w:pStyle w:val="Encabezado"/>
      <w:rPr>
        <w:rStyle w:val="Nmerodepgina"/>
        <w:rFonts w:ascii="Linux Biolinum" w:hAnsi="Linux Biolinum" w:cs="Linux Biolinum"/>
        <w:color w:val="000000"/>
        <w:sz w:val="20"/>
        <w:szCs w:val="18"/>
      </w:rPr>
    </w:pPr>
    <w:r w:rsidRPr="0035085B">
      <w:rPr>
        <w:rFonts w:ascii="Linux Biolinum" w:hAnsi="Linux Biolinum" w:cs="Linux Biolinum"/>
        <w:szCs w:val="18"/>
      </w:rPr>
      <w:ptab w:relativeTo="margin" w:alignment="right" w:leader="none"/>
    </w:r>
    <w:r>
      <w:rPr>
        <w:rFonts w:ascii="Linux Biolinum" w:hAnsi="Linux Biolinum" w:cs="Linux Biolinum"/>
        <w:color w:val="000000"/>
        <w:szCs w:val="18"/>
      </w:rPr>
      <w:t>Nombre del Trabajo [páginas impares]</w:t>
    </w:r>
    <w:r w:rsidRPr="0035085B">
      <w:rPr>
        <w:rFonts w:ascii="Linux Biolinum" w:hAnsi="Linux Biolinum" w:cs="Linux Biolinum"/>
        <w:lang w:val="es-ES"/>
      </w:rPr>
      <w:t> • </w:t>
    </w:r>
    <w:r w:rsidRPr="003814B1">
      <w:rPr>
        <w:rStyle w:val="Nmerodepgina"/>
        <w:rFonts w:ascii="Linux Biolinum" w:hAnsi="Linux Biolinum" w:cs="Linux Biolinum"/>
      </w:rPr>
      <w:fldChar w:fldCharType="begin"/>
    </w:r>
    <w:r w:rsidRPr="0035085B">
      <w:rPr>
        <w:rStyle w:val="Nmerodepgina"/>
        <w:rFonts w:ascii="Linux Biolinum" w:hAnsi="Linux Biolinum" w:cs="Linux Biolinum"/>
        <w:lang w:val="es-ES"/>
      </w:rPr>
      <w:instrText xml:space="preserve">PAGE  </w:instrText>
    </w:r>
    <w:r w:rsidRPr="003814B1">
      <w:rPr>
        <w:rStyle w:val="Nmerodepgina"/>
        <w:rFonts w:ascii="Linux Biolinum" w:hAnsi="Linux Biolinum" w:cs="Linux Biolinum"/>
      </w:rPr>
      <w:fldChar w:fldCharType="separate"/>
    </w:r>
    <w:r>
      <w:rPr>
        <w:rStyle w:val="Nmerodepgina"/>
        <w:rFonts w:ascii="Linux Biolinum" w:hAnsi="Linux Biolinum" w:cs="Linux Biolinum"/>
        <w:noProof/>
        <w:lang w:val="es-ES"/>
      </w:rPr>
      <w:t>3</w:t>
    </w:r>
    <w:r w:rsidRPr="003814B1">
      <w:rPr>
        <w:rStyle w:val="Nmerodepgina"/>
        <w:rFonts w:ascii="Linux Biolinum" w:hAnsi="Linux Biolinum" w:cs="Linux Biolinum"/>
      </w:rPr>
      <w:fldChar w:fldCharType="end"/>
    </w:r>
  </w:p>
  <w:p w14:paraId="7C549877" w14:textId="77777777" w:rsidR="009F39A8" w:rsidRPr="007C6288" w:rsidRDefault="009F39A8">
    <w:pPr>
      <w:pStyle w:val="Encabezado"/>
      <w:rPr>
        <w:lang w:val="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DC4D85"/>
    <w:multiLevelType w:val="multilevel"/>
    <w:tmpl w:val="71D0D03C"/>
    <w:lvl w:ilvl="0">
      <w:start w:val="1"/>
      <w:numFmt w:val="decimal"/>
      <w:pStyle w:val="Ttulo1"/>
      <w:lvlText w:val="%1."/>
      <w:lvlJc w:val="left"/>
      <w:pPr>
        <w:ind w:left="397" w:hanging="397"/>
      </w:pPr>
      <w:rPr>
        <w:rFonts w:hint="default"/>
      </w:rPr>
    </w:lvl>
    <w:lvl w:ilvl="1">
      <w:start w:val="1"/>
      <w:numFmt w:val="decimal"/>
      <w:pStyle w:val="Ttulo2"/>
      <w:lvlText w:val="%1.%2"/>
      <w:lvlJc w:val="left"/>
      <w:pPr>
        <w:ind w:left="397" w:hanging="397"/>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 w15:restartNumberingAfterBreak="0">
    <w:nsid w:val="7A1434B4"/>
    <w:multiLevelType w:val="hybridMultilevel"/>
    <w:tmpl w:val="3C46C53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1"/>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427E"/>
    <w:rsid w:val="000023FF"/>
    <w:rsid w:val="00002DF0"/>
    <w:rsid w:val="00015B4D"/>
    <w:rsid w:val="00016235"/>
    <w:rsid w:val="00016EE8"/>
    <w:rsid w:val="000222CE"/>
    <w:rsid w:val="000253D9"/>
    <w:rsid w:val="00031578"/>
    <w:rsid w:val="00033F39"/>
    <w:rsid w:val="000515D4"/>
    <w:rsid w:val="00053F61"/>
    <w:rsid w:val="000560E5"/>
    <w:rsid w:val="00067BC5"/>
    <w:rsid w:val="000702FF"/>
    <w:rsid w:val="00073C75"/>
    <w:rsid w:val="00075489"/>
    <w:rsid w:val="00075FAF"/>
    <w:rsid w:val="00077AD3"/>
    <w:rsid w:val="000812A0"/>
    <w:rsid w:val="00092148"/>
    <w:rsid w:val="000935C6"/>
    <w:rsid w:val="00094D79"/>
    <w:rsid w:val="000959D1"/>
    <w:rsid w:val="000A4E05"/>
    <w:rsid w:val="000A56AB"/>
    <w:rsid w:val="000B2F3C"/>
    <w:rsid w:val="000B5519"/>
    <w:rsid w:val="000B5A64"/>
    <w:rsid w:val="000C1285"/>
    <w:rsid w:val="000C1B18"/>
    <w:rsid w:val="000C61E1"/>
    <w:rsid w:val="000C76B7"/>
    <w:rsid w:val="000D0229"/>
    <w:rsid w:val="000D1038"/>
    <w:rsid w:val="000D5D74"/>
    <w:rsid w:val="000D73EF"/>
    <w:rsid w:val="000E56A2"/>
    <w:rsid w:val="000E5927"/>
    <w:rsid w:val="000E62F0"/>
    <w:rsid w:val="000F1D3D"/>
    <w:rsid w:val="000F448F"/>
    <w:rsid w:val="000F4B73"/>
    <w:rsid w:val="000F5F3F"/>
    <w:rsid w:val="00101199"/>
    <w:rsid w:val="00101F22"/>
    <w:rsid w:val="00102C81"/>
    <w:rsid w:val="001038EC"/>
    <w:rsid w:val="0010462F"/>
    <w:rsid w:val="00111A37"/>
    <w:rsid w:val="00112A38"/>
    <w:rsid w:val="001168F0"/>
    <w:rsid w:val="00121DE7"/>
    <w:rsid w:val="00121F65"/>
    <w:rsid w:val="0014162D"/>
    <w:rsid w:val="001471D5"/>
    <w:rsid w:val="00147AE1"/>
    <w:rsid w:val="00151D36"/>
    <w:rsid w:val="00151E27"/>
    <w:rsid w:val="00154041"/>
    <w:rsid w:val="00155DFE"/>
    <w:rsid w:val="001611BC"/>
    <w:rsid w:val="001645AE"/>
    <w:rsid w:val="001711A6"/>
    <w:rsid w:val="00172B05"/>
    <w:rsid w:val="00185DF5"/>
    <w:rsid w:val="00192646"/>
    <w:rsid w:val="001968D8"/>
    <w:rsid w:val="001A0827"/>
    <w:rsid w:val="001A17FF"/>
    <w:rsid w:val="001A4008"/>
    <w:rsid w:val="001B1B80"/>
    <w:rsid w:val="001B20C2"/>
    <w:rsid w:val="001C20B2"/>
    <w:rsid w:val="001C3DBD"/>
    <w:rsid w:val="001C792B"/>
    <w:rsid w:val="001D17A5"/>
    <w:rsid w:val="001D1DC2"/>
    <w:rsid w:val="001D225F"/>
    <w:rsid w:val="001D4794"/>
    <w:rsid w:val="001D695C"/>
    <w:rsid w:val="001D69ED"/>
    <w:rsid w:val="001E1A0E"/>
    <w:rsid w:val="001E5BB8"/>
    <w:rsid w:val="001F07EF"/>
    <w:rsid w:val="001F1516"/>
    <w:rsid w:val="001F55BB"/>
    <w:rsid w:val="001F74C9"/>
    <w:rsid w:val="002025F4"/>
    <w:rsid w:val="00203F82"/>
    <w:rsid w:val="00216976"/>
    <w:rsid w:val="00222F82"/>
    <w:rsid w:val="002234D8"/>
    <w:rsid w:val="0022740C"/>
    <w:rsid w:val="00231726"/>
    <w:rsid w:val="0023310B"/>
    <w:rsid w:val="00235834"/>
    <w:rsid w:val="0024636C"/>
    <w:rsid w:val="0025229A"/>
    <w:rsid w:val="002538BC"/>
    <w:rsid w:val="00254EBD"/>
    <w:rsid w:val="00257396"/>
    <w:rsid w:val="00260193"/>
    <w:rsid w:val="00262935"/>
    <w:rsid w:val="002633EF"/>
    <w:rsid w:val="00265BCF"/>
    <w:rsid w:val="002729CA"/>
    <w:rsid w:val="00277F75"/>
    <w:rsid w:val="00283CAA"/>
    <w:rsid w:val="0028504C"/>
    <w:rsid w:val="00285AD3"/>
    <w:rsid w:val="0028630B"/>
    <w:rsid w:val="002908C9"/>
    <w:rsid w:val="00292E1B"/>
    <w:rsid w:val="00295508"/>
    <w:rsid w:val="00295BC1"/>
    <w:rsid w:val="00295D36"/>
    <w:rsid w:val="00296DC7"/>
    <w:rsid w:val="00296F6D"/>
    <w:rsid w:val="002A16C1"/>
    <w:rsid w:val="002A4F04"/>
    <w:rsid w:val="002A5950"/>
    <w:rsid w:val="002A6891"/>
    <w:rsid w:val="002B043E"/>
    <w:rsid w:val="002B10BE"/>
    <w:rsid w:val="002B250D"/>
    <w:rsid w:val="002C012D"/>
    <w:rsid w:val="002C0417"/>
    <w:rsid w:val="002D089F"/>
    <w:rsid w:val="002D6D7C"/>
    <w:rsid w:val="002D7B0A"/>
    <w:rsid w:val="002E4F7A"/>
    <w:rsid w:val="002E5E4A"/>
    <w:rsid w:val="002E67C7"/>
    <w:rsid w:val="002E7D6D"/>
    <w:rsid w:val="002F0FB8"/>
    <w:rsid w:val="002F53CD"/>
    <w:rsid w:val="00301FB7"/>
    <w:rsid w:val="003046F2"/>
    <w:rsid w:val="003048C6"/>
    <w:rsid w:val="00312FCB"/>
    <w:rsid w:val="003141A1"/>
    <w:rsid w:val="00315C56"/>
    <w:rsid w:val="00315C91"/>
    <w:rsid w:val="00322EC3"/>
    <w:rsid w:val="00327F62"/>
    <w:rsid w:val="00332C0D"/>
    <w:rsid w:val="00332D24"/>
    <w:rsid w:val="0033349D"/>
    <w:rsid w:val="00333FBD"/>
    <w:rsid w:val="00342F81"/>
    <w:rsid w:val="003458C6"/>
    <w:rsid w:val="00357BB6"/>
    <w:rsid w:val="00357C15"/>
    <w:rsid w:val="00361593"/>
    <w:rsid w:val="00364269"/>
    <w:rsid w:val="003653FC"/>
    <w:rsid w:val="003728CB"/>
    <w:rsid w:val="0037406E"/>
    <w:rsid w:val="00376744"/>
    <w:rsid w:val="00377425"/>
    <w:rsid w:val="0038107C"/>
    <w:rsid w:val="00382F31"/>
    <w:rsid w:val="0038467C"/>
    <w:rsid w:val="0038555C"/>
    <w:rsid w:val="003913B1"/>
    <w:rsid w:val="003A1B62"/>
    <w:rsid w:val="003B07E0"/>
    <w:rsid w:val="003B73F2"/>
    <w:rsid w:val="003C291C"/>
    <w:rsid w:val="003C2B34"/>
    <w:rsid w:val="003C3C8D"/>
    <w:rsid w:val="003C494B"/>
    <w:rsid w:val="003C6F43"/>
    <w:rsid w:val="003D07CA"/>
    <w:rsid w:val="003D1AE2"/>
    <w:rsid w:val="003D3288"/>
    <w:rsid w:val="003D4102"/>
    <w:rsid w:val="003D60F1"/>
    <w:rsid w:val="003E5058"/>
    <w:rsid w:val="003F0433"/>
    <w:rsid w:val="003F1BC6"/>
    <w:rsid w:val="003F2D62"/>
    <w:rsid w:val="003F7A71"/>
    <w:rsid w:val="003F7F33"/>
    <w:rsid w:val="00402C77"/>
    <w:rsid w:val="00403EDB"/>
    <w:rsid w:val="004046DE"/>
    <w:rsid w:val="0040692A"/>
    <w:rsid w:val="004137C7"/>
    <w:rsid w:val="0041408A"/>
    <w:rsid w:val="0041542C"/>
    <w:rsid w:val="004170B3"/>
    <w:rsid w:val="004171D2"/>
    <w:rsid w:val="0042348B"/>
    <w:rsid w:val="00425568"/>
    <w:rsid w:val="00427F15"/>
    <w:rsid w:val="00430099"/>
    <w:rsid w:val="0043044D"/>
    <w:rsid w:val="00432467"/>
    <w:rsid w:val="0043302B"/>
    <w:rsid w:val="00435420"/>
    <w:rsid w:val="004428E9"/>
    <w:rsid w:val="004429EE"/>
    <w:rsid w:val="00444800"/>
    <w:rsid w:val="00451027"/>
    <w:rsid w:val="00451526"/>
    <w:rsid w:val="00455926"/>
    <w:rsid w:val="00455BAD"/>
    <w:rsid w:val="00462C7A"/>
    <w:rsid w:val="00463F6E"/>
    <w:rsid w:val="00467AF4"/>
    <w:rsid w:val="00471320"/>
    <w:rsid w:val="0047140B"/>
    <w:rsid w:val="00471FD3"/>
    <w:rsid w:val="0047273A"/>
    <w:rsid w:val="0047291E"/>
    <w:rsid w:val="00474805"/>
    <w:rsid w:val="00474B7C"/>
    <w:rsid w:val="00475606"/>
    <w:rsid w:val="004772A5"/>
    <w:rsid w:val="00482B57"/>
    <w:rsid w:val="00483C94"/>
    <w:rsid w:val="00485223"/>
    <w:rsid w:val="00487949"/>
    <w:rsid w:val="00495396"/>
    <w:rsid w:val="00496E0E"/>
    <w:rsid w:val="0049710E"/>
    <w:rsid w:val="0049766C"/>
    <w:rsid w:val="004A1E53"/>
    <w:rsid w:val="004A23E2"/>
    <w:rsid w:val="004A25A1"/>
    <w:rsid w:val="004B0259"/>
    <w:rsid w:val="004B1EA9"/>
    <w:rsid w:val="004B57F9"/>
    <w:rsid w:val="004B6C8F"/>
    <w:rsid w:val="004C06E4"/>
    <w:rsid w:val="004C229F"/>
    <w:rsid w:val="004C6BF5"/>
    <w:rsid w:val="004C713B"/>
    <w:rsid w:val="004D1C77"/>
    <w:rsid w:val="004D55B5"/>
    <w:rsid w:val="004D73E6"/>
    <w:rsid w:val="004D78B8"/>
    <w:rsid w:val="004E4673"/>
    <w:rsid w:val="004F2EF9"/>
    <w:rsid w:val="004F343D"/>
    <w:rsid w:val="004F51F2"/>
    <w:rsid w:val="004F7A17"/>
    <w:rsid w:val="00501B04"/>
    <w:rsid w:val="00502633"/>
    <w:rsid w:val="005027A9"/>
    <w:rsid w:val="0051703A"/>
    <w:rsid w:val="00522FAF"/>
    <w:rsid w:val="00523126"/>
    <w:rsid w:val="00530201"/>
    <w:rsid w:val="00531D14"/>
    <w:rsid w:val="00534EE2"/>
    <w:rsid w:val="00536A68"/>
    <w:rsid w:val="00546E48"/>
    <w:rsid w:val="00547911"/>
    <w:rsid w:val="005514A1"/>
    <w:rsid w:val="00557370"/>
    <w:rsid w:val="005613D8"/>
    <w:rsid w:val="00561401"/>
    <w:rsid w:val="00566433"/>
    <w:rsid w:val="00567998"/>
    <w:rsid w:val="00570E73"/>
    <w:rsid w:val="0057725C"/>
    <w:rsid w:val="00577671"/>
    <w:rsid w:val="00580075"/>
    <w:rsid w:val="00582BF9"/>
    <w:rsid w:val="0059436B"/>
    <w:rsid w:val="005973C0"/>
    <w:rsid w:val="00597BAE"/>
    <w:rsid w:val="00597C84"/>
    <w:rsid w:val="005A0AA6"/>
    <w:rsid w:val="005A2430"/>
    <w:rsid w:val="005A3DA1"/>
    <w:rsid w:val="005A6C34"/>
    <w:rsid w:val="005B03D6"/>
    <w:rsid w:val="005B7100"/>
    <w:rsid w:val="005C1204"/>
    <w:rsid w:val="005C26F2"/>
    <w:rsid w:val="005C2D81"/>
    <w:rsid w:val="005E0672"/>
    <w:rsid w:val="005E3694"/>
    <w:rsid w:val="005F6A02"/>
    <w:rsid w:val="005F6DF4"/>
    <w:rsid w:val="005F75A0"/>
    <w:rsid w:val="00603AB5"/>
    <w:rsid w:val="006071CD"/>
    <w:rsid w:val="00613345"/>
    <w:rsid w:val="00613E4D"/>
    <w:rsid w:val="006145E2"/>
    <w:rsid w:val="00614C41"/>
    <w:rsid w:val="00615760"/>
    <w:rsid w:val="006165BE"/>
    <w:rsid w:val="00630900"/>
    <w:rsid w:val="00630B94"/>
    <w:rsid w:val="00632F4A"/>
    <w:rsid w:val="006340DF"/>
    <w:rsid w:val="006423B5"/>
    <w:rsid w:val="00645CCB"/>
    <w:rsid w:val="0065296C"/>
    <w:rsid w:val="0065640F"/>
    <w:rsid w:val="00667A8F"/>
    <w:rsid w:val="00670F15"/>
    <w:rsid w:val="00672019"/>
    <w:rsid w:val="00683DC9"/>
    <w:rsid w:val="006853F5"/>
    <w:rsid w:val="0068663D"/>
    <w:rsid w:val="00691E8D"/>
    <w:rsid w:val="00694291"/>
    <w:rsid w:val="006961DB"/>
    <w:rsid w:val="006976D0"/>
    <w:rsid w:val="006A30C5"/>
    <w:rsid w:val="006A55FD"/>
    <w:rsid w:val="006A672F"/>
    <w:rsid w:val="006B1AB6"/>
    <w:rsid w:val="006C0967"/>
    <w:rsid w:val="006C43C2"/>
    <w:rsid w:val="006C6C78"/>
    <w:rsid w:val="006D0FAF"/>
    <w:rsid w:val="006D384D"/>
    <w:rsid w:val="006D4774"/>
    <w:rsid w:val="006E082E"/>
    <w:rsid w:val="006E2310"/>
    <w:rsid w:val="006E569B"/>
    <w:rsid w:val="006F0267"/>
    <w:rsid w:val="006F09E3"/>
    <w:rsid w:val="006F25E2"/>
    <w:rsid w:val="006F77BF"/>
    <w:rsid w:val="00712DB3"/>
    <w:rsid w:val="00720B9A"/>
    <w:rsid w:val="00720C9C"/>
    <w:rsid w:val="00721314"/>
    <w:rsid w:val="0072202A"/>
    <w:rsid w:val="007226FE"/>
    <w:rsid w:val="007232DA"/>
    <w:rsid w:val="00723BED"/>
    <w:rsid w:val="00742454"/>
    <w:rsid w:val="00746E3F"/>
    <w:rsid w:val="007471DD"/>
    <w:rsid w:val="007500D1"/>
    <w:rsid w:val="00750D72"/>
    <w:rsid w:val="00751A09"/>
    <w:rsid w:val="00753EF0"/>
    <w:rsid w:val="00757F34"/>
    <w:rsid w:val="00766374"/>
    <w:rsid w:val="00773EC8"/>
    <w:rsid w:val="00774AE3"/>
    <w:rsid w:val="00774C0D"/>
    <w:rsid w:val="00783841"/>
    <w:rsid w:val="00790A89"/>
    <w:rsid w:val="007A44C3"/>
    <w:rsid w:val="007A60F3"/>
    <w:rsid w:val="007A68A2"/>
    <w:rsid w:val="007B3B48"/>
    <w:rsid w:val="007B543F"/>
    <w:rsid w:val="007C6288"/>
    <w:rsid w:val="007D0FF9"/>
    <w:rsid w:val="007D48F8"/>
    <w:rsid w:val="007D4E21"/>
    <w:rsid w:val="007D63EF"/>
    <w:rsid w:val="007E14A3"/>
    <w:rsid w:val="007E1E91"/>
    <w:rsid w:val="007E3FF0"/>
    <w:rsid w:val="007E7672"/>
    <w:rsid w:val="007F1B59"/>
    <w:rsid w:val="007F72DA"/>
    <w:rsid w:val="00801C83"/>
    <w:rsid w:val="0080561D"/>
    <w:rsid w:val="0081103E"/>
    <w:rsid w:val="008125F3"/>
    <w:rsid w:val="008202A9"/>
    <w:rsid w:val="00823157"/>
    <w:rsid w:val="008231EF"/>
    <w:rsid w:val="00824063"/>
    <w:rsid w:val="00825B51"/>
    <w:rsid w:val="0082700A"/>
    <w:rsid w:val="0082793E"/>
    <w:rsid w:val="008305CB"/>
    <w:rsid w:val="008318B7"/>
    <w:rsid w:val="0083230B"/>
    <w:rsid w:val="00832979"/>
    <w:rsid w:val="00842989"/>
    <w:rsid w:val="0085049D"/>
    <w:rsid w:val="008506A3"/>
    <w:rsid w:val="00854540"/>
    <w:rsid w:val="00857DD7"/>
    <w:rsid w:val="00861387"/>
    <w:rsid w:val="0086736A"/>
    <w:rsid w:val="008705AA"/>
    <w:rsid w:val="008767D5"/>
    <w:rsid w:val="00880D14"/>
    <w:rsid w:val="0088196E"/>
    <w:rsid w:val="00887DA8"/>
    <w:rsid w:val="00890790"/>
    <w:rsid w:val="00892F3E"/>
    <w:rsid w:val="0089796E"/>
    <w:rsid w:val="008A08FD"/>
    <w:rsid w:val="008A15C6"/>
    <w:rsid w:val="008A33B0"/>
    <w:rsid w:val="008A39B6"/>
    <w:rsid w:val="008A5D1D"/>
    <w:rsid w:val="008A7229"/>
    <w:rsid w:val="008B072F"/>
    <w:rsid w:val="008B1DA9"/>
    <w:rsid w:val="008B24F3"/>
    <w:rsid w:val="008B3DE4"/>
    <w:rsid w:val="008B3E35"/>
    <w:rsid w:val="008B6660"/>
    <w:rsid w:val="008C70B8"/>
    <w:rsid w:val="008C71CE"/>
    <w:rsid w:val="008C7CEA"/>
    <w:rsid w:val="008D0110"/>
    <w:rsid w:val="008D0E15"/>
    <w:rsid w:val="008D1B33"/>
    <w:rsid w:val="008D1E3C"/>
    <w:rsid w:val="008D3A07"/>
    <w:rsid w:val="008E25E3"/>
    <w:rsid w:val="00902A28"/>
    <w:rsid w:val="009049B8"/>
    <w:rsid w:val="00904EB2"/>
    <w:rsid w:val="0090524A"/>
    <w:rsid w:val="00905A68"/>
    <w:rsid w:val="00913243"/>
    <w:rsid w:val="0091460B"/>
    <w:rsid w:val="00925160"/>
    <w:rsid w:val="00925933"/>
    <w:rsid w:val="00925949"/>
    <w:rsid w:val="0092707A"/>
    <w:rsid w:val="00927514"/>
    <w:rsid w:val="00927A94"/>
    <w:rsid w:val="0093082F"/>
    <w:rsid w:val="00931BCD"/>
    <w:rsid w:val="0093686D"/>
    <w:rsid w:val="0094092C"/>
    <w:rsid w:val="00940FC5"/>
    <w:rsid w:val="00941CBD"/>
    <w:rsid w:val="009442D7"/>
    <w:rsid w:val="00957567"/>
    <w:rsid w:val="00957633"/>
    <w:rsid w:val="00960B48"/>
    <w:rsid w:val="009627DC"/>
    <w:rsid w:val="009659B4"/>
    <w:rsid w:val="00966A3B"/>
    <w:rsid w:val="00972D98"/>
    <w:rsid w:val="00974D27"/>
    <w:rsid w:val="00975B29"/>
    <w:rsid w:val="00982450"/>
    <w:rsid w:val="009861E3"/>
    <w:rsid w:val="009871AA"/>
    <w:rsid w:val="009928EB"/>
    <w:rsid w:val="00992BB7"/>
    <w:rsid w:val="00992F65"/>
    <w:rsid w:val="00993F8E"/>
    <w:rsid w:val="00994882"/>
    <w:rsid w:val="00994C2E"/>
    <w:rsid w:val="00994D7D"/>
    <w:rsid w:val="0099688A"/>
    <w:rsid w:val="009A0BE5"/>
    <w:rsid w:val="009A1247"/>
    <w:rsid w:val="009A4213"/>
    <w:rsid w:val="009B553E"/>
    <w:rsid w:val="009C060E"/>
    <w:rsid w:val="009C3B17"/>
    <w:rsid w:val="009C5AFB"/>
    <w:rsid w:val="009C7806"/>
    <w:rsid w:val="009D4EEF"/>
    <w:rsid w:val="009E7F0D"/>
    <w:rsid w:val="009F06E2"/>
    <w:rsid w:val="009F0DAC"/>
    <w:rsid w:val="009F39A8"/>
    <w:rsid w:val="009F42FB"/>
    <w:rsid w:val="00A051FD"/>
    <w:rsid w:val="00A147C1"/>
    <w:rsid w:val="00A1757B"/>
    <w:rsid w:val="00A178C1"/>
    <w:rsid w:val="00A17907"/>
    <w:rsid w:val="00A17977"/>
    <w:rsid w:val="00A20E65"/>
    <w:rsid w:val="00A21605"/>
    <w:rsid w:val="00A22679"/>
    <w:rsid w:val="00A23BAD"/>
    <w:rsid w:val="00A24F76"/>
    <w:rsid w:val="00A31D91"/>
    <w:rsid w:val="00A34BC0"/>
    <w:rsid w:val="00A37817"/>
    <w:rsid w:val="00A37924"/>
    <w:rsid w:val="00A37E43"/>
    <w:rsid w:val="00A43C91"/>
    <w:rsid w:val="00A449E1"/>
    <w:rsid w:val="00A453DB"/>
    <w:rsid w:val="00A47369"/>
    <w:rsid w:val="00A51729"/>
    <w:rsid w:val="00A5412E"/>
    <w:rsid w:val="00A54863"/>
    <w:rsid w:val="00A623E1"/>
    <w:rsid w:val="00A63738"/>
    <w:rsid w:val="00A66BA9"/>
    <w:rsid w:val="00A72ACE"/>
    <w:rsid w:val="00A7443A"/>
    <w:rsid w:val="00A74ADF"/>
    <w:rsid w:val="00A77743"/>
    <w:rsid w:val="00A9278B"/>
    <w:rsid w:val="00A92815"/>
    <w:rsid w:val="00A95BE4"/>
    <w:rsid w:val="00AA320B"/>
    <w:rsid w:val="00AA6083"/>
    <w:rsid w:val="00AB2EAF"/>
    <w:rsid w:val="00AB4250"/>
    <w:rsid w:val="00AB53F7"/>
    <w:rsid w:val="00AB60CF"/>
    <w:rsid w:val="00AB61A2"/>
    <w:rsid w:val="00AC0129"/>
    <w:rsid w:val="00AC1985"/>
    <w:rsid w:val="00AC441E"/>
    <w:rsid w:val="00AC4BBB"/>
    <w:rsid w:val="00AC6C02"/>
    <w:rsid w:val="00AD0CBD"/>
    <w:rsid w:val="00AD1271"/>
    <w:rsid w:val="00AD3AD6"/>
    <w:rsid w:val="00AD7AD3"/>
    <w:rsid w:val="00AD7FFC"/>
    <w:rsid w:val="00AE12BE"/>
    <w:rsid w:val="00AF3211"/>
    <w:rsid w:val="00B0065B"/>
    <w:rsid w:val="00B036F8"/>
    <w:rsid w:val="00B13604"/>
    <w:rsid w:val="00B13758"/>
    <w:rsid w:val="00B15130"/>
    <w:rsid w:val="00B16612"/>
    <w:rsid w:val="00B20384"/>
    <w:rsid w:val="00B22750"/>
    <w:rsid w:val="00B229A5"/>
    <w:rsid w:val="00B2427E"/>
    <w:rsid w:val="00B2705F"/>
    <w:rsid w:val="00B27CB7"/>
    <w:rsid w:val="00B31D3B"/>
    <w:rsid w:val="00B3431D"/>
    <w:rsid w:val="00B3586D"/>
    <w:rsid w:val="00B37AB5"/>
    <w:rsid w:val="00B404EA"/>
    <w:rsid w:val="00B425C2"/>
    <w:rsid w:val="00B4265D"/>
    <w:rsid w:val="00B4301D"/>
    <w:rsid w:val="00B43B44"/>
    <w:rsid w:val="00B4425D"/>
    <w:rsid w:val="00B45A25"/>
    <w:rsid w:val="00B45E11"/>
    <w:rsid w:val="00B66E8F"/>
    <w:rsid w:val="00B721D0"/>
    <w:rsid w:val="00B9249F"/>
    <w:rsid w:val="00B94A38"/>
    <w:rsid w:val="00B9606C"/>
    <w:rsid w:val="00BA337C"/>
    <w:rsid w:val="00BB136C"/>
    <w:rsid w:val="00BB37C7"/>
    <w:rsid w:val="00BB6EF9"/>
    <w:rsid w:val="00BC0E5D"/>
    <w:rsid w:val="00BC1261"/>
    <w:rsid w:val="00BC359E"/>
    <w:rsid w:val="00BC5C6B"/>
    <w:rsid w:val="00BD7DEE"/>
    <w:rsid w:val="00BE0C16"/>
    <w:rsid w:val="00BE19BF"/>
    <w:rsid w:val="00BE2B1B"/>
    <w:rsid w:val="00BE5F6F"/>
    <w:rsid w:val="00BF457A"/>
    <w:rsid w:val="00BF4609"/>
    <w:rsid w:val="00C009C4"/>
    <w:rsid w:val="00C07C72"/>
    <w:rsid w:val="00C134BD"/>
    <w:rsid w:val="00C16C29"/>
    <w:rsid w:val="00C20E03"/>
    <w:rsid w:val="00C301AD"/>
    <w:rsid w:val="00C424E4"/>
    <w:rsid w:val="00C4679E"/>
    <w:rsid w:val="00C564FA"/>
    <w:rsid w:val="00C60528"/>
    <w:rsid w:val="00C630FA"/>
    <w:rsid w:val="00C65851"/>
    <w:rsid w:val="00C659F0"/>
    <w:rsid w:val="00C809E5"/>
    <w:rsid w:val="00C84429"/>
    <w:rsid w:val="00C85138"/>
    <w:rsid w:val="00C951D9"/>
    <w:rsid w:val="00C96BCC"/>
    <w:rsid w:val="00CA1766"/>
    <w:rsid w:val="00CA4F11"/>
    <w:rsid w:val="00CA73DE"/>
    <w:rsid w:val="00CC1199"/>
    <w:rsid w:val="00CC1756"/>
    <w:rsid w:val="00CC2EEB"/>
    <w:rsid w:val="00CC5FD3"/>
    <w:rsid w:val="00CD13AC"/>
    <w:rsid w:val="00CD6142"/>
    <w:rsid w:val="00CD6B11"/>
    <w:rsid w:val="00CE097F"/>
    <w:rsid w:val="00CE2C38"/>
    <w:rsid w:val="00CE70FD"/>
    <w:rsid w:val="00CF0C11"/>
    <w:rsid w:val="00CF4FE6"/>
    <w:rsid w:val="00D02530"/>
    <w:rsid w:val="00D03AFE"/>
    <w:rsid w:val="00D04086"/>
    <w:rsid w:val="00D04524"/>
    <w:rsid w:val="00D05ED8"/>
    <w:rsid w:val="00D06C88"/>
    <w:rsid w:val="00D118FD"/>
    <w:rsid w:val="00D13232"/>
    <w:rsid w:val="00D14ED6"/>
    <w:rsid w:val="00D160C1"/>
    <w:rsid w:val="00D341D9"/>
    <w:rsid w:val="00D36A6C"/>
    <w:rsid w:val="00D37A43"/>
    <w:rsid w:val="00D403D2"/>
    <w:rsid w:val="00D415BC"/>
    <w:rsid w:val="00D459D6"/>
    <w:rsid w:val="00D45E47"/>
    <w:rsid w:val="00D5004E"/>
    <w:rsid w:val="00D52BC3"/>
    <w:rsid w:val="00D56575"/>
    <w:rsid w:val="00D61525"/>
    <w:rsid w:val="00D64A6D"/>
    <w:rsid w:val="00D6767D"/>
    <w:rsid w:val="00D725A3"/>
    <w:rsid w:val="00D72DC1"/>
    <w:rsid w:val="00D754E5"/>
    <w:rsid w:val="00D8420A"/>
    <w:rsid w:val="00D90D22"/>
    <w:rsid w:val="00D931D4"/>
    <w:rsid w:val="00DA4026"/>
    <w:rsid w:val="00DA5661"/>
    <w:rsid w:val="00DB0D75"/>
    <w:rsid w:val="00DB0E9D"/>
    <w:rsid w:val="00DB18BF"/>
    <w:rsid w:val="00DB37FA"/>
    <w:rsid w:val="00DB4321"/>
    <w:rsid w:val="00DB4BD5"/>
    <w:rsid w:val="00DB54D8"/>
    <w:rsid w:val="00DB5619"/>
    <w:rsid w:val="00DC1621"/>
    <w:rsid w:val="00DC5748"/>
    <w:rsid w:val="00DC5774"/>
    <w:rsid w:val="00DC5B92"/>
    <w:rsid w:val="00DC601F"/>
    <w:rsid w:val="00DC778A"/>
    <w:rsid w:val="00DD55DD"/>
    <w:rsid w:val="00DE2A77"/>
    <w:rsid w:val="00DE3EED"/>
    <w:rsid w:val="00DE4444"/>
    <w:rsid w:val="00DF5DFF"/>
    <w:rsid w:val="00E131F4"/>
    <w:rsid w:val="00E132B3"/>
    <w:rsid w:val="00E21758"/>
    <w:rsid w:val="00E21940"/>
    <w:rsid w:val="00E257C7"/>
    <w:rsid w:val="00E26E30"/>
    <w:rsid w:val="00E27D2F"/>
    <w:rsid w:val="00E304F9"/>
    <w:rsid w:val="00E36A9A"/>
    <w:rsid w:val="00E405B2"/>
    <w:rsid w:val="00E4268D"/>
    <w:rsid w:val="00E444C4"/>
    <w:rsid w:val="00E51C01"/>
    <w:rsid w:val="00E53A2B"/>
    <w:rsid w:val="00E55C4E"/>
    <w:rsid w:val="00E55EFE"/>
    <w:rsid w:val="00E61F35"/>
    <w:rsid w:val="00E65EAD"/>
    <w:rsid w:val="00E671BF"/>
    <w:rsid w:val="00E67B28"/>
    <w:rsid w:val="00E81274"/>
    <w:rsid w:val="00E8401E"/>
    <w:rsid w:val="00E8594C"/>
    <w:rsid w:val="00E92570"/>
    <w:rsid w:val="00E93073"/>
    <w:rsid w:val="00EB1391"/>
    <w:rsid w:val="00EB2E38"/>
    <w:rsid w:val="00EB340B"/>
    <w:rsid w:val="00EB3A25"/>
    <w:rsid w:val="00EB514D"/>
    <w:rsid w:val="00EB6413"/>
    <w:rsid w:val="00EC2755"/>
    <w:rsid w:val="00EC482B"/>
    <w:rsid w:val="00EC5203"/>
    <w:rsid w:val="00EC540F"/>
    <w:rsid w:val="00EC707B"/>
    <w:rsid w:val="00ED1B8F"/>
    <w:rsid w:val="00ED56AE"/>
    <w:rsid w:val="00ED581F"/>
    <w:rsid w:val="00ED66B6"/>
    <w:rsid w:val="00ED7D89"/>
    <w:rsid w:val="00EE2AF3"/>
    <w:rsid w:val="00EE7E54"/>
    <w:rsid w:val="00EF24C1"/>
    <w:rsid w:val="00EF2AC4"/>
    <w:rsid w:val="00EF3275"/>
    <w:rsid w:val="00EF504E"/>
    <w:rsid w:val="00EF776E"/>
    <w:rsid w:val="00F02C60"/>
    <w:rsid w:val="00F03706"/>
    <w:rsid w:val="00F128F5"/>
    <w:rsid w:val="00F13930"/>
    <w:rsid w:val="00F15661"/>
    <w:rsid w:val="00F15BE0"/>
    <w:rsid w:val="00F21456"/>
    <w:rsid w:val="00F23D52"/>
    <w:rsid w:val="00F315D4"/>
    <w:rsid w:val="00F3292C"/>
    <w:rsid w:val="00F3444D"/>
    <w:rsid w:val="00F403B9"/>
    <w:rsid w:val="00F40F6A"/>
    <w:rsid w:val="00F42092"/>
    <w:rsid w:val="00F42497"/>
    <w:rsid w:val="00F45100"/>
    <w:rsid w:val="00F46C61"/>
    <w:rsid w:val="00F56031"/>
    <w:rsid w:val="00F57283"/>
    <w:rsid w:val="00F64D53"/>
    <w:rsid w:val="00F65EE7"/>
    <w:rsid w:val="00F66CCF"/>
    <w:rsid w:val="00F71689"/>
    <w:rsid w:val="00F73C74"/>
    <w:rsid w:val="00F73EDD"/>
    <w:rsid w:val="00F75846"/>
    <w:rsid w:val="00F82205"/>
    <w:rsid w:val="00F82E18"/>
    <w:rsid w:val="00F908A1"/>
    <w:rsid w:val="00FA4A13"/>
    <w:rsid w:val="00FA53B6"/>
    <w:rsid w:val="00FA7ABF"/>
    <w:rsid w:val="00FB18E0"/>
    <w:rsid w:val="00FB3EB4"/>
    <w:rsid w:val="00FB53A4"/>
    <w:rsid w:val="00FC00A4"/>
    <w:rsid w:val="00FC0269"/>
    <w:rsid w:val="00FC1700"/>
    <w:rsid w:val="00FC6719"/>
    <w:rsid w:val="00FC71D4"/>
    <w:rsid w:val="00FD312F"/>
    <w:rsid w:val="00FE11E9"/>
    <w:rsid w:val="00FE612B"/>
    <w:rsid w:val="00FF08B8"/>
    <w:rsid w:val="00FF14A5"/>
    <w:rsid w:val="00FF15F6"/>
    <w:rsid w:val="00FF3E4A"/>
    <w:rsid w:val="00FF49AB"/>
    <w:rsid w:val="00FF4D8F"/>
    <w:rsid w:val="00FF5B14"/>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F79A2D"/>
  <w15:docId w15:val="{8732ABCA-674B-4C31-8450-6D2888C44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427E"/>
    <w:pPr>
      <w:spacing w:after="120" w:line="240" w:lineRule="auto"/>
    </w:pPr>
    <w:rPr>
      <w:rFonts w:ascii="Times New Roman" w:hAnsi="Times New Roman"/>
      <w:sz w:val="20"/>
    </w:rPr>
  </w:style>
  <w:style w:type="paragraph" w:styleId="Ttulo1">
    <w:name w:val="heading 1"/>
    <w:basedOn w:val="Normal"/>
    <w:next w:val="Normal"/>
    <w:link w:val="Ttulo1Car"/>
    <w:uiPriority w:val="9"/>
    <w:qFormat/>
    <w:rsid w:val="00A31D91"/>
    <w:pPr>
      <w:keepNext/>
      <w:keepLines/>
      <w:numPr>
        <w:numId w:val="2"/>
      </w:numPr>
      <w:jc w:val="both"/>
      <w:outlineLvl w:val="0"/>
    </w:pPr>
    <w:rPr>
      <w:rFonts w:eastAsiaTheme="majorEastAsia" w:cstheme="majorBidi"/>
      <w:b/>
      <w:sz w:val="22"/>
      <w:szCs w:val="32"/>
    </w:rPr>
  </w:style>
  <w:style w:type="paragraph" w:styleId="Ttulo2">
    <w:name w:val="heading 2"/>
    <w:basedOn w:val="Normal"/>
    <w:next w:val="Normal"/>
    <w:link w:val="Ttulo2Car"/>
    <w:uiPriority w:val="9"/>
    <w:unhideWhenUsed/>
    <w:qFormat/>
    <w:rsid w:val="00A31D91"/>
    <w:pPr>
      <w:keepNext/>
      <w:keepLines/>
      <w:numPr>
        <w:ilvl w:val="1"/>
        <w:numId w:val="2"/>
      </w:numPr>
      <w:jc w:val="both"/>
      <w:outlineLvl w:val="1"/>
    </w:pPr>
    <w:rPr>
      <w:rFonts w:eastAsiaTheme="majorEastAsia" w:cstheme="majorBidi"/>
      <w:b/>
      <w:sz w:val="22"/>
      <w:szCs w:val="26"/>
    </w:rPr>
  </w:style>
  <w:style w:type="paragraph" w:styleId="Ttulo3">
    <w:name w:val="heading 3"/>
    <w:basedOn w:val="Normal"/>
    <w:next w:val="Normal"/>
    <w:link w:val="Ttulo3Car"/>
    <w:uiPriority w:val="9"/>
    <w:semiHidden/>
    <w:unhideWhenUsed/>
    <w:qFormat/>
    <w:rsid w:val="00A31D91"/>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A31D91"/>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A31D91"/>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A31D91"/>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31D91"/>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31D91"/>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31D91"/>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459D6"/>
    <w:pPr>
      <w:ind w:firstLine="397"/>
      <w:jc w:val="both"/>
    </w:pPr>
  </w:style>
  <w:style w:type="paragraph" w:customStyle="1" w:styleId="Head2">
    <w:name w:val="Head2"/>
    <w:autoRedefine/>
    <w:qFormat/>
    <w:rsid w:val="00D459D6"/>
    <w:pPr>
      <w:spacing w:after="120" w:line="240" w:lineRule="auto"/>
      <w:ind w:left="403" w:hanging="403"/>
    </w:pPr>
    <w:rPr>
      <w:rFonts w:ascii="Linux Biolinum" w:eastAsia="Times New Roman" w:hAnsi="Linux Biolinum" w:cs="Times New Roman"/>
      <w:b/>
      <w:szCs w:val="20"/>
      <w:lang w:val="en-US"/>
    </w:rPr>
  </w:style>
  <w:style w:type="paragraph" w:customStyle="1" w:styleId="Para">
    <w:name w:val="Para"/>
    <w:autoRedefine/>
    <w:qFormat/>
    <w:rsid w:val="00444800"/>
    <w:pPr>
      <w:spacing w:after="0" w:line="280" w:lineRule="atLeast"/>
      <w:jc w:val="both"/>
    </w:pPr>
    <w:rPr>
      <w:rFonts w:ascii="Linux Libertine" w:hAnsi="Linux Libertine"/>
      <w:sz w:val="20"/>
      <w:lang w:val="en-US"/>
    </w:rPr>
  </w:style>
  <w:style w:type="character" w:customStyle="1" w:styleId="Ttulo1Car">
    <w:name w:val="Título 1 Car"/>
    <w:basedOn w:val="Fuentedeprrafopredeter"/>
    <w:link w:val="Ttulo1"/>
    <w:uiPriority w:val="9"/>
    <w:rsid w:val="00A31D91"/>
    <w:rPr>
      <w:rFonts w:ascii="Times New Roman" w:eastAsiaTheme="majorEastAsia" w:hAnsi="Times New Roman" w:cstheme="majorBidi"/>
      <w:b/>
      <w:szCs w:val="32"/>
    </w:rPr>
  </w:style>
  <w:style w:type="character" w:customStyle="1" w:styleId="Ttulo2Car">
    <w:name w:val="Título 2 Car"/>
    <w:basedOn w:val="Fuentedeprrafopredeter"/>
    <w:link w:val="Ttulo2"/>
    <w:uiPriority w:val="9"/>
    <w:rsid w:val="00A31D91"/>
    <w:rPr>
      <w:rFonts w:ascii="Times New Roman" w:eastAsiaTheme="majorEastAsia" w:hAnsi="Times New Roman" w:cstheme="majorBidi"/>
      <w:b/>
      <w:szCs w:val="26"/>
    </w:rPr>
  </w:style>
  <w:style w:type="character" w:customStyle="1" w:styleId="Ttulo3Car">
    <w:name w:val="Título 3 Car"/>
    <w:basedOn w:val="Fuentedeprrafopredeter"/>
    <w:link w:val="Ttulo3"/>
    <w:uiPriority w:val="9"/>
    <w:semiHidden/>
    <w:rsid w:val="00A31D91"/>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A31D91"/>
    <w:rPr>
      <w:rFonts w:asciiTheme="majorHAnsi" w:eastAsiaTheme="majorEastAsia" w:hAnsiTheme="majorHAnsi" w:cstheme="majorBidi"/>
      <w:i/>
      <w:iCs/>
      <w:color w:val="2E74B5" w:themeColor="accent1" w:themeShade="BF"/>
      <w:sz w:val="20"/>
    </w:rPr>
  </w:style>
  <w:style w:type="character" w:customStyle="1" w:styleId="Ttulo5Car">
    <w:name w:val="Título 5 Car"/>
    <w:basedOn w:val="Fuentedeprrafopredeter"/>
    <w:link w:val="Ttulo5"/>
    <w:uiPriority w:val="9"/>
    <w:semiHidden/>
    <w:rsid w:val="00A31D91"/>
    <w:rPr>
      <w:rFonts w:asciiTheme="majorHAnsi" w:eastAsiaTheme="majorEastAsia" w:hAnsiTheme="majorHAnsi" w:cstheme="majorBidi"/>
      <w:color w:val="2E74B5" w:themeColor="accent1" w:themeShade="BF"/>
      <w:sz w:val="20"/>
    </w:rPr>
  </w:style>
  <w:style w:type="character" w:customStyle="1" w:styleId="Ttulo6Car">
    <w:name w:val="Título 6 Car"/>
    <w:basedOn w:val="Fuentedeprrafopredeter"/>
    <w:link w:val="Ttulo6"/>
    <w:uiPriority w:val="9"/>
    <w:semiHidden/>
    <w:rsid w:val="00A31D91"/>
    <w:rPr>
      <w:rFonts w:asciiTheme="majorHAnsi" w:eastAsiaTheme="majorEastAsia" w:hAnsiTheme="majorHAnsi" w:cstheme="majorBidi"/>
      <w:color w:val="1F4D78" w:themeColor="accent1" w:themeShade="7F"/>
      <w:sz w:val="20"/>
    </w:rPr>
  </w:style>
  <w:style w:type="character" w:customStyle="1" w:styleId="Ttulo7Car">
    <w:name w:val="Título 7 Car"/>
    <w:basedOn w:val="Fuentedeprrafopredeter"/>
    <w:link w:val="Ttulo7"/>
    <w:uiPriority w:val="9"/>
    <w:semiHidden/>
    <w:rsid w:val="00A31D91"/>
    <w:rPr>
      <w:rFonts w:asciiTheme="majorHAnsi" w:eastAsiaTheme="majorEastAsia" w:hAnsiTheme="majorHAnsi" w:cstheme="majorBidi"/>
      <w:i/>
      <w:iCs/>
      <w:color w:val="1F4D78" w:themeColor="accent1" w:themeShade="7F"/>
      <w:sz w:val="20"/>
    </w:rPr>
  </w:style>
  <w:style w:type="character" w:customStyle="1" w:styleId="Ttulo8Car">
    <w:name w:val="Título 8 Car"/>
    <w:basedOn w:val="Fuentedeprrafopredeter"/>
    <w:link w:val="Ttulo8"/>
    <w:uiPriority w:val="9"/>
    <w:semiHidden/>
    <w:rsid w:val="00A31D9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31D91"/>
    <w:rPr>
      <w:rFonts w:asciiTheme="majorHAnsi" w:eastAsiaTheme="majorEastAsia" w:hAnsiTheme="majorHAnsi" w:cstheme="majorBidi"/>
      <w:i/>
      <w:iCs/>
      <w:color w:val="272727" w:themeColor="text1" w:themeTint="D8"/>
      <w:sz w:val="21"/>
      <w:szCs w:val="21"/>
    </w:rPr>
  </w:style>
  <w:style w:type="paragraph" w:customStyle="1" w:styleId="Head1">
    <w:name w:val="Head1"/>
    <w:autoRedefine/>
    <w:qFormat/>
    <w:rsid w:val="00D459D6"/>
    <w:pPr>
      <w:spacing w:before="300" w:after="80" w:line="240" w:lineRule="auto"/>
      <w:ind w:left="280" w:hanging="280"/>
    </w:pPr>
    <w:rPr>
      <w:rFonts w:ascii="Linux Biolinum" w:eastAsia="Times New Roman" w:hAnsi="Linux Biolinum" w:cs="Times New Roman"/>
      <w:szCs w:val="20"/>
      <w:lang w:val="en-US"/>
    </w:rPr>
  </w:style>
  <w:style w:type="paragraph" w:styleId="Sinespaciado">
    <w:name w:val="No Spacing"/>
    <w:uiPriority w:val="1"/>
    <w:qFormat/>
    <w:rsid w:val="00D459D6"/>
    <w:pPr>
      <w:spacing w:after="0" w:line="240" w:lineRule="auto"/>
    </w:pPr>
    <w:rPr>
      <w:rFonts w:ascii="Times New Roman" w:hAnsi="Times New Roman"/>
      <w:sz w:val="20"/>
    </w:rPr>
  </w:style>
  <w:style w:type="paragraph" w:customStyle="1" w:styleId="Body">
    <w:name w:val="Body"/>
    <w:rsid w:val="00EE7E54"/>
    <w:pPr>
      <w:spacing w:after="120" w:line="360" w:lineRule="auto"/>
      <w:ind w:firstLine="709"/>
      <w:jc w:val="both"/>
    </w:pPr>
    <w:rPr>
      <w:rFonts w:ascii="Times New Roman" w:eastAsia="Arial Unicode MS" w:hAnsi="Times New Roman" w:cs="Arial Unicode MS"/>
      <w:color w:val="000000"/>
      <w:sz w:val="24"/>
      <w:szCs w:val="24"/>
      <w:u w:color="000000"/>
      <w:lang w:eastAsia="es-PE"/>
    </w:rPr>
  </w:style>
  <w:style w:type="character" w:styleId="Hipervnculo">
    <w:name w:val="Hyperlink"/>
    <w:basedOn w:val="Fuentedeprrafopredeter"/>
    <w:uiPriority w:val="99"/>
    <w:unhideWhenUsed/>
    <w:rsid w:val="00EE7E54"/>
    <w:rPr>
      <w:color w:val="0563C1" w:themeColor="hyperlink"/>
      <w:u w:val="single"/>
    </w:rPr>
  </w:style>
  <w:style w:type="paragraph" w:customStyle="1" w:styleId="TableCaption">
    <w:name w:val="TableCaption"/>
    <w:link w:val="TableCaptionChar"/>
    <w:autoRedefine/>
    <w:qFormat/>
    <w:rsid w:val="00E21940"/>
    <w:pPr>
      <w:spacing w:before="360" w:after="200" w:line="240" w:lineRule="auto"/>
      <w:jc w:val="center"/>
    </w:pPr>
    <w:rPr>
      <w:rFonts w:ascii="Times New Roman" w:hAnsi="Times New Roman" w:cs="Times New Roman"/>
      <w:sz w:val="18"/>
      <w:szCs w:val="18"/>
      <w:lang w:val="es-ES"/>
      <w14:ligatures w14:val="standard"/>
    </w:rPr>
  </w:style>
  <w:style w:type="character" w:customStyle="1" w:styleId="TableCaptionChar">
    <w:name w:val="TableCaption Char"/>
    <w:basedOn w:val="Fuentedeprrafopredeter"/>
    <w:link w:val="TableCaption"/>
    <w:rsid w:val="00E21940"/>
    <w:rPr>
      <w:rFonts w:ascii="Times New Roman" w:hAnsi="Times New Roman" w:cs="Times New Roman"/>
      <w:sz w:val="18"/>
      <w:szCs w:val="18"/>
      <w:lang w:val="es-ES"/>
      <w14:ligatures w14:val="standard"/>
    </w:rPr>
  </w:style>
  <w:style w:type="paragraph" w:styleId="Textodeglobo">
    <w:name w:val="Balloon Text"/>
    <w:basedOn w:val="Normal"/>
    <w:link w:val="TextodegloboCar"/>
    <w:uiPriority w:val="99"/>
    <w:semiHidden/>
    <w:unhideWhenUsed/>
    <w:rsid w:val="00CF0C11"/>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F0C11"/>
    <w:rPr>
      <w:rFonts w:ascii="Tahoma" w:hAnsi="Tahoma" w:cs="Tahoma"/>
      <w:sz w:val="16"/>
      <w:szCs w:val="16"/>
    </w:rPr>
  </w:style>
  <w:style w:type="paragraph" w:styleId="Encabezado">
    <w:name w:val="header"/>
    <w:basedOn w:val="Normal"/>
    <w:link w:val="EncabezadoCar"/>
    <w:unhideWhenUsed/>
    <w:rsid w:val="00CF0C11"/>
    <w:pPr>
      <w:tabs>
        <w:tab w:val="center" w:pos="4680"/>
        <w:tab w:val="right" w:pos="9360"/>
      </w:tabs>
      <w:spacing w:after="0"/>
    </w:pPr>
  </w:style>
  <w:style w:type="character" w:customStyle="1" w:styleId="EncabezadoCar">
    <w:name w:val="Encabezado Car"/>
    <w:basedOn w:val="Fuentedeprrafopredeter"/>
    <w:link w:val="Encabezado"/>
    <w:rsid w:val="00CF0C11"/>
    <w:rPr>
      <w:rFonts w:ascii="Times New Roman" w:hAnsi="Times New Roman"/>
      <w:sz w:val="20"/>
    </w:rPr>
  </w:style>
  <w:style w:type="paragraph" w:styleId="Piedepgina">
    <w:name w:val="footer"/>
    <w:basedOn w:val="Normal"/>
    <w:link w:val="PiedepginaCar"/>
    <w:uiPriority w:val="99"/>
    <w:unhideWhenUsed/>
    <w:rsid w:val="00CF0C11"/>
    <w:pPr>
      <w:tabs>
        <w:tab w:val="center" w:pos="4680"/>
        <w:tab w:val="right" w:pos="9360"/>
      </w:tabs>
      <w:spacing w:after="0"/>
    </w:pPr>
  </w:style>
  <w:style w:type="character" w:customStyle="1" w:styleId="PiedepginaCar">
    <w:name w:val="Pie de página Car"/>
    <w:basedOn w:val="Fuentedeprrafopredeter"/>
    <w:link w:val="Piedepgina"/>
    <w:uiPriority w:val="99"/>
    <w:rsid w:val="00CF0C11"/>
    <w:rPr>
      <w:rFonts w:ascii="Times New Roman" w:hAnsi="Times New Roman"/>
      <w:sz w:val="20"/>
    </w:rPr>
  </w:style>
  <w:style w:type="character" w:styleId="Nmerodepgina">
    <w:name w:val="page number"/>
    <w:basedOn w:val="Fuentedeprrafopredeter"/>
    <w:uiPriority w:val="99"/>
    <w:unhideWhenUsed/>
    <w:rsid w:val="007C6288"/>
    <w:rPr>
      <w:rFonts w:ascii="Linux Libertine" w:hAnsi="Linux Libertine"/>
      <w:sz w:val="14"/>
    </w:rPr>
  </w:style>
  <w:style w:type="table" w:customStyle="1" w:styleId="TableNormal1">
    <w:name w:val="Table Normal1"/>
    <w:uiPriority w:val="2"/>
    <w:semiHidden/>
    <w:unhideWhenUsed/>
    <w:qFormat/>
    <w:rsid w:val="00BC1261"/>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C1261"/>
    <w:pPr>
      <w:widowControl w:val="0"/>
      <w:autoSpaceDE w:val="0"/>
      <w:autoSpaceDN w:val="0"/>
      <w:spacing w:after="0"/>
    </w:pPr>
    <w:rPr>
      <w:rFonts w:eastAsia="Times New Roman" w:cs="Times New Roman"/>
      <w:sz w:val="22"/>
      <w:lang w:eastAsia="es-PE" w:bidi="es-PE"/>
    </w:rPr>
  </w:style>
  <w:style w:type="character" w:customStyle="1" w:styleId="mi">
    <w:name w:val="mi"/>
    <w:basedOn w:val="Fuentedeprrafopredeter"/>
    <w:rsid w:val="00632F4A"/>
  </w:style>
  <w:style w:type="character" w:customStyle="1" w:styleId="mo">
    <w:name w:val="mo"/>
    <w:basedOn w:val="Fuentedeprrafopredeter"/>
    <w:rsid w:val="00632F4A"/>
  </w:style>
  <w:style w:type="character" w:customStyle="1" w:styleId="mn">
    <w:name w:val="mn"/>
    <w:basedOn w:val="Fuentedeprrafopredeter"/>
    <w:rsid w:val="00632F4A"/>
  </w:style>
  <w:style w:type="character" w:styleId="Mencinsinresolver">
    <w:name w:val="Unresolved Mention"/>
    <w:basedOn w:val="Fuentedeprrafopredeter"/>
    <w:uiPriority w:val="99"/>
    <w:semiHidden/>
    <w:unhideWhenUsed/>
    <w:rsid w:val="00BB37C7"/>
    <w:rPr>
      <w:color w:val="605E5C"/>
      <w:shd w:val="clear" w:color="auto" w:fill="E1DFDD"/>
    </w:rPr>
  </w:style>
  <w:style w:type="character" w:styleId="Hipervnculovisitado">
    <w:name w:val="FollowedHyperlink"/>
    <w:basedOn w:val="Fuentedeprrafopredeter"/>
    <w:uiPriority w:val="99"/>
    <w:semiHidden/>
    <w:unhideWhenUsed/>
    <w:rsid w:val="00BB37C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3301021">
      <w:bodyDiv w:val="1"/>
      <w:marLeft w:val="0"/>
      <w:marRight w:val="0"/>
      <w:marTop w:val="0"/>
      <w:marBottom w:val="0"/>
      <w:divBdr>
        <w:top w:val="none" w:sz="0" w:space="0" w:color="auto"/>
        <w:left w:val="none" w:sz="0" w:space="0" w:color="auto"/>
        <w:bottom w:val="none" w:sz="0" w:space="0" w:color="auto"/>
        <w:right w:val="none" w:sz="0" w:space="0" w:color="auto"/>
      </w:divBdr>
      <w:divsChild>
        <w:div w:id="1482888671">
          <w:marLeft w:val="0"/>
          <w:marRight w:val="0"/>
          <w:marTop w:val="0"/>
          <w:marBottom w:val="0"/>
          <w:divBdr>
            <w:top w:val="none" w:sz="0" w:space="0" w:color="auto"/>
            <w:left w:val="none" w:sz="0" w:space="0" w:color="auto"/>
            <w:bottom w:val="none" w:sz="0" w:space="0" w:color="auto"/>
            <w:right w:val="none" w:sz="0" w:space="0" w:color="auto"/>
          </w:divBdr>
          <w:divsChild>
            <w:div w:id="1909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221572">
      <w:bodyDiv w:val="1"/>
      <w:marLeft w:val="0"/>
      <w:marRight w:val="0"/>
      <w:marTop w:val="0"/>
      <w:marBottom w:val="0"/>
      <w:divBdr>
        <w:top w:val="none" w:sz="0" w:space="0" w:color="auto"/>
        <w:left w:val="none" w:sz="0" w:space="0" w:color="auto"/>
        <w:bottom w:val="none" w:sz="0" w:space="0" w:color="auto"/>
        <w:right w:val="none" w:sz="0" w:space="0" w:color="auto"/>
      </w:divBdr>
    </w:div>
    <w:div w:id="663700369">
      <w:bodyDiv w:val="1"/>
      <w:marLeft w:val="0"/>
      <w:marRight w:val="0"/>
      <w:marTop w:val="0"/>
      <w:marBottom w:val="0"/>
      <w:divBdr>
        <w:top w:val="none" w:sz="0" w:space="0" w:color="auto"/>
        <w:left w:val="none" w:sz="0" w:space="0" w:color="auto"/>
        <w:bottom w:val="none" w:sz="0" w:space="0" w:color="auto"/>
        <w:right w:val="none" w:sz="0" w:space="0" w:color="auto"/>
      </w:divBdr>
    </w:div>
    <w:div w:id="1070347478">
      <w:bodyDiv w:val="1"/>
      <w:marLeft w:val="0"/>
      <w:marRight w:val="0"/>
      <w:marTop w:val="0"/>
      <w:marBottom w:val="0"/>
      <w:divBdr>
        <w:top w:val="none" w:sz="0" w:space="0" w:color="auto"/>
        <w:left w:val="none" w:sz="0" w:space="0" w:color="auto"/>
        <w:bottom w:val="none" w:sz="0" w:space="0" w:color="auto"/>
        <w:right w:val="none" w:sz="0" w:space="0" w:color="auto"/>
      </w:divBdr>
      <w:divsChild>
        <w:div w:id="849683957">
          <w:marLeft w:val="0"/>
          <w:marRight w:val="0"/>
          <w:marTop w:val="0"/>
          <w:marBottom w:val="0"/>
          <w:divBdr>
            <w:top w:val="none" w:sz="0" w:space="0" w:color="auto"/>
            <w:left w:val="none" w:sz="0" w:space="0" w:color="auto"/>
            <w:bottom w:val="none" w:sz="0" w:space="0" w:color="auto"/>
            <w:right w:val="none" w:sz="0" w:space="0" w:color="auto"/>
          </w:divBdr>
          <w:divsChild>
            <w:div w:id="57582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504127">
      <w:bodyDiv w:val="1"/>
      <w:marLeft w:val="0"/>
      <w:marRight w:val="0"/>
      <w:marTop w:val="0"/>
      <w:marBottom w:val="0"/>
      <w:divBdr>
        <w:top w:val="none" w:sz="0" w:space="0" w:color="auto"/>
        <w:left w:val="none" w:sz="0" w:space="0" w:color="auto"/>
        <w:bottom w:val="none" w:sz="0" w:space="0" w:color="auto"/>
        <w:right w:val="none" w:sz="0" w:space="0" w:color="auto"/>
      </w:divBdr>
      <w:divsChild>
        <w:div w:id="1982880426">
          <w:marLeft w:val="0"/>
          <w:marRight w:val="0"/>
          <w:marTop w:val="0"/>
          <w:marBottom w:val="0"/>
          <w:divBdr>
            <w:top w:val="none" w:sz="0" w:space="0" w:color="auto"/>
            <w:left w:val="none" w:sz="0" w:space="0" w:color="auto"/>
            <w:bottom w:val="none" w:sz="0" w:space="0" w:color="auto"/>
            <w:right w:val="none" w:sz="0" w:space="0" w:color="auto"/>
          </w:divBdr>
          <w:divsChild>
            <w:div w:id="116215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846586">
      <w:bodyDiv w:val="1"/>
      <w:marLeft w:val="0"/>
      <w:marRight w:val="0"/>
      <w:marTop w:val="0"/>
      <w:marBottom w:val="0"/>
      <w:divBdr>
        <w:top w:val="none" w:sz="0" w:space="0" w:color="auto"/>
        <w:left w:val="none" w:sz="0" w:space="0" w:color="auto"/>
        <w:bottom w:val="none" w:sz="0" w:space="0" w:color="auto"/>
        <w:right w:val="none" w:sz="0" w:space="0" w:color="auto"/>
      </w:divBdr>
      <w:divsChild>
        <w:div w:id="970790252">
          <w:marLeft w:val="0"/>
          <w:marRight w:val="0"/>
          <w:marTop w:val="0"/>
          <w:marBottom w:val="0"/>
          <w:divBdr>
            <w:top w:val="none" w:sz="0" w:space="0" w:color="auto"/>
            <w:left w:val="none" w:sz="0" w:space="0" w:color="auto"/>
            <w:bottom w:val="none" w:sz="0" w:space="0" w:color="auto"/>
            <w:right w:val="none" w:sz="0" w:space="0" w:color="auto"/>
          </w:divBdr>
          <w:divsChild>
            <w:div w:id="1733234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666198">
      <w:bodyDiv w:val="1"/>
      <w:marLeft w:val="0"/>
      <w:marRight w:val="0"/>
      <w:marTop w:val="0"/>
      <w:marBottom w:val="0"/>
      <w:divBdr>
        <w:top w:val="none" w:sz="0" w:space="0" w:color="auto"/>
        <w:left w:val="none" w:sz="0" w:space="0" w:color="auto"/>
        <w:bottom w:val="none" w:sz="0" w:space="0" w:color="auto"/>
        <w:right w:val="none" w:sz="0" w:space="0" w:color="auto"/>
      </w:divBdr>
      <w:divsChild>
        <w:div w:id="411126014">
          <w:marLeft w:val="0"/>
          <w:marRight w:val="0"/>
          <w:marTop w:val="0"/>
          <w:marBottom w:val="0"/>
          <w:divBdr>
            <w:top w:val="none" w:sz="0" w:space="0" w:color="auto"/>
            <w:left w:val="none" w:sz="0" w:space="0" w:color="auto"/>
            <w:bottom w:val="none" w:sz="0" w:space="0" w:color="auto"/>
            <w:right w:val="none" w:sz="0" w:space="0" w:color="auto"/>
          </w:divBdr>
          <w:divsChild>
            <w:div w:id="168027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023654">
      <w:bodyDiv w:val="1"/>
      <w:marLeft w:val="0"/>
      <w:marRight w:val="0"/>
      <w:marTop w:val="0"/>
      <w:marBottom w:val="0"/>
      <w:divBdr>
        <w:top w:val="none" w:sz="0" w:space="0" w:color="auto"/>
        <w:left w:val="none" w:sz="0" w:space="0" w:color="auto"/>
        <w:bottom w:val="none" w:sz="0" w:space="0" w:color="auto"/>
        <w:right w:val="none" w:sz="0" w:space="0" w:color="auto"/>
      </w:divBdr>
      <w:divsChild>
        <w:div w:id="1705902619">
          <w:marLeft w:val="0"/>
          <w:marRight w:val="0"/>
          <w:marTop w:val="0"/>
          <w:marBottom w:val="0"/>
          <w:divBdr>
            <w:top w:val="none" w:sz="0" w:space="0" w:color="auto"/>
            <w:left w:val="none" w:sz="0" w:space="0" w:color="auto"/>
            <w:bottom w:val="none" w:sz="0" w:space="0" w:color="auto"/>
            <w:right w:val="none" w:sz="0" w:space="0" w:color="auto"/>
          </w:divBdr>
          <w:divsChild>
            <w:div w:id="106472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482301">
      <w:bodyDiv w:val="1"/>
      <w:marLeft w:val="0"/>
      <w:marRight w:val="0"/>
      <w:marTop w:val="0"/>
      <w:marBottom w:val="0"/>
      <w:divBdr>
        <w:top w:val="none" w:sz="0" w:space="0" w:color="auto"/>
        <w:left w:val="none" w:sz="0" w:space="0" w:color="auto"/>
        <w:bottom w:val="none" w:sz="0" w:space="0" w:color="auto"/>
        <w:right w:val="none" w:sz="0" w:space="0" w:color="auto"/>
      </w:divBdr>
      <w:divsChild>
        <w:div w:id="1703170773">
          <w:marLeft w:val="0"/>
          <w:marRight w:val="0"/>
          <w:marTop w:val="0"/>
          <w:marBottom w:val="0"/>
          <w:divBdr>
            <w:top w:val="none" w:sz="0" w:space="0" w:color="auto"/>
            <w:left w:val="none" w:sz="0" w:space="0" w:color="auto"/>
            <w:bottom w:val="none" w:sz="0" w:space="0" w:color="auto"/>
            <w:right w:val="none" w:sz="0" w:space="0" w:color="auto"/>
          </w:divBdr>
          <w:divsChild>
            <w:div w:id="47245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093604">
      <w:bodyDiv w:val="1"/>
      <w:marLeft w:val="0"/>
      <w:marRight w:val="0"/>
      <w:marTop w:val="0"/>
      <w:marBottom w:val="0"/>
      <w:divBdr>
        <w:top w:val="none" w:sz="0" w:space="0" w:color="auto"/>
        <w:left w:val="none" w:sz="0" w:space="0" w:color="auto"/>
        <w:bottom w:val="none" w:sz="0" w:space="0" w:color="auto"/>
        <w:right w:val="none" w:sz="0" w:space="0" w:color="auto"/>
      </w:divBdr>
      <w:divsChild>
        <w:div w:id="1869559464">
          <w:marLeft w:val="0"/>
          <w:marRight w:val="0"/>
          <w:marTop w:val="0"/>
          <w:marBottom w:val="0"/>
          <w:divBdr>
            <w:top w:val="none" w:sz="0" w:space="0" w:color="auto"/>
            <w:left w:val="none" w:sz="0" w:space="0" w:color="auto"/>
            <w:bottom w:val="none" w:sz="0" w:space="0" w:color="auto"/>
            <w:right w:val="none" w:sz="0" w:space="0" w:color="auto"/>
          </w:divBdr>
          <w:divsChild>
            <w:div w:id="20718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840540">
      <w:bodyDiv w:val="1"/>
      <w:marLeft w:val="0"/>
      <w:marRight w:val="0"/>
      <w:marTop w:val="0"/>
      <w:marBottom w:val="0"/>
      <w:divBdr>
        <w:top w:val="none" w:sz="0" w:space="0" w:color="auto"/>
        <w:left w:val="none" w:sz="0" w:space="0" w:color="auto"/>
        <w:bottom w:val="none" w:sz="0" w:space="0" w:color="auto"/>
        <w:right w:val="none" w:sz="0" w:space="0" w:color="auto"/>
      </w:divBdr>
      <w:divsChild>
        <w:div w:id="1926106369">
          <w:marLeft w:val="0"/>
          <w:marRight w:val="0"/>
          <w:marTop w:val="0"/>
          <w:marBottom w:val="0"/>
          <w:divBdr>
            <w:top w:val="none" w:sz="0" w:space="0" w:color="auto"/>
            <w:left w:val="none" w:sz="0" w:space="0" w:color="auto"/>
            <w:bottom w:val="none" w:sz="0" w:space="0" w:color="auto"/>
            <w:right w:val="none" w:sz="0" w:space="0" w:color="auto"/>
          </w:divBdr>
          <w:divsChild>
            <w:div w:id="520898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420228">
      <w:bodyDiv w:val="1"/>
      <w:marLeft w:val="0"/>
      <w:marRight w:val="0"/>
      <w:marTop w:val="0"/>
      <w:marBottom w:val="0"/>
      <w:divBdr>
        <w:top w:val="none" w:sz="0" w:space="0" w:color="auto"/>
        <w:left w:val="none" w:sz="0" w:space="0" w:color="auto"/>
        <w:bottom w:val="none" w:sz="0" w:space="0" w:color="auto"/>
        <w:right w:val="none" w:sz="0" w:space="0" w:color="auto"/>
      </w:divBdr>
      <w:divsChild>
        <w:div w:id="332803608">
          <w:marLeft w:val="0"/>
          <w:marRight w:val="0"/>
          <w:marTop w:val="0"/>
          <w:marBottom w:val="0"/>
          <w:divBdr>
            <w:top w:val="none" w:sz="0" w:space="0" w:color="auto"/>
            <w:left w:val="none" w:sz="0" w:space="0" w:color="auto"/>
            <w:bottom w:val="none" w:sz="0" w:space="0" w:color="auto"/>
            <w:right w:val="none" w:sz="0" w:space="0" w:color="auto"/>
          </w:divBdr>
          <w:divsChild>
            <w:div w:id="26839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091887">
      <w:bodyDiv w:val="1"/>
      <w:marLeft w:val="0"/>
      <w:marRight w:val="0"/>
      <w:marTop w:val="0"/>
      <w:marBottom w:val="0"/>
      <w:divBdr>
        <w:top w:val="none" w:sz="0" w:space="0" w:color="auto"/>
        <w:left w:val="none" w:sz="0" w:space="0" w:color="auto"/>
        <w:bottom w:val="none" w:sz="0" w:space="0" w:color="auto"/>
        <w:right w:val="none" w:sz="0" w:space="0" w:color="auto"/>
      </w:divBdr>
      <w:divsChild>
        <w:div w:id="139662740">
          <w:marLeft w:val="0"/>
          <w:marRight w:val="0"/>
          <w:marTop w:val="0"/>
          <w:marBottom w:val="0"/>
          <w:divBdr>
            <w:top w:val="none" w:sz="0" w:space="0" w:color="auto"/>
            <w:left w:val="none" w:sz="0" w:space="0" w:color="auto"/>
            <w:bottom w:val="none" w:sz="0" w:space="0" w:color="auto"/>
            <w:right w:val="none" w:sz="0" w:space="0" w:color="auto"/>
          </w:divBdr>
          <w:divsChild>
            <w:div w:id="67714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425602">
      <w:bodyDiv w:val="1"/>
      <w:marLeft w:val="0"/>
      <w:marRight w:val="0"/>
      <w:marTop w:val="0"/>
      <w:marBottom w:val="0"/>
      <w:divBdr>
        <w:top w:val="none" w:sz="0" w:space="0" w:color="auto"/>
        <w:left w:val="none" w:sz="0" w:space="0" w:color="auto"/>
        <w:bottom w:val="none" w:sz="0" w:space="0" w:color="auto"/>
        <w:right w:val="none" w:sz="0" w:space="0" w:color="auto"/>
      </w:divBdr>
      <w:divsChild>
        <w:div w:id="1757747465">
          <w:marLeft w:val="0"/>
          <w:marRight w:val="0"/>
          <w:marTop w:val="0"/>
          <w:marBottom w:val="0"/>
          <w:divBdr>
            <w:top w:val="none" w:sz="0" w:space="0" w:color="auto"/>
            <w:left w:val="none" w:sz="0" w:space="0" w:color="auto"/>
            <w:bottom w:val="none" w:sz="0" w:space="0" w:color="auto"/>
            <w:right w:val="none" w:sz="0" w:space="0" w:color="auto"/>
          </w:divBdr>
          <w:divsChild>
            <w:div w:id="90757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622244">
      <w:bodyDiv w:val="1"/>
      <w:marLeft w:val="0"/>
      <w:marRight w:val="0"/>
      <w:marTop w:val="0"/>
      <w:marBottom w:val="0"/>
      <w:divBdr>
        <w:top w:val="none" w:sz="0" w:space="0" w:color="auto"/>
        <w:left w:val="none" w:sz="0" w:space="0" w:color="auto"/>
        <w:bottom w:val="none" w:sz="0" w:space="0" w:color="auto"/>
        <w:right w:val="none" w:sz="0" w:space="0" w:color="auto"/>
      </w:divBdr>
      <w:divsChild>
        <w:div w:id="100758062">
          <w:marLeft w:val="0"/>
          <w:marRight w:val="0"/>
          <w:marTop w:val="0"/>
          <w:marBottom w:val="0"/>
          <w:divBdr>
            <w:top w:val="none" w:sz="0" w:space="0" w:color="auto"/>
            <w:left w:val="none" w:sz="0" w:space="0" w:color="auto"/>
            <w:bottom w:val="none" w:sz="0" w:space="0" w:color="auto"/>
            <w:right w:val="none" w:sz="0" w:space="0" w:color="auto"/>
          </w:divBdr>
          <w:divsChild>
            <w:div w:id="189607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79508">
      <w:bodyDiv w:val="1"/>
      <w:marLeft w:val="0"/>
      <w:marRight w:val="0"/>
      <w:marTop w:val="0"/>
      <w:marBottom w:val="0"/>
      <w:divBdr>
        <w:top w:val="none" w:sz="0" w:space="0" w:color="auto"/>
        <w:left w:val="none" w:sz="0" w:space="0" w:color="auto"/>
        <w:bottom w:val="none" w:sz="0" w:space="0" w:color="auto"/>
        <w:right w:val="none" w:sz="0" w:space="0" w:color="auto"/>
      </w:divBdr>
      <w:divsChild>
        <w:div w:id="806317120">
          <w:marLeft w:val="0"/>
          <w:marRight w:val="0"/>
          <w:marTop w:val="0"/>
          <w:marBottom w:val="0"/>
          <w:divBdr>
            <w:top w:val="none" w:sz="0" w:space="0" w:color="auto"/>
            <w:left w:val="none" w:sz="0" w:space="0" w:color="auto"/>
            <w:bottom w:val="none" w:sz="0" w:space="0" w:color="auto"/>
            <w:right w:val="none" w:sz="0" w:space="0" w:color="auto"/>
          </w:divBdr>
          <w:divsChild>
            <w:div w:id="202901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colab.research.google.com/drive/1cQjFLoIcCM8Bjvg_9YhlJjziChZXtrb5?usp=sharing"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github.com/alvaroenrique/ML_course-project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662F05-3A8C-44AC-AD12-BC68D2624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7</Pages>
  <Words>2796</Words>
  <Characters>15381</Characters>
  <Application>Microsoft Office Word</Application>
  <DocSecurity>0</DocSecurity>
  <Lines>128</Lines>
  <Paragraphs>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de Lima</Company>
  <LinksUpToDate>false</LinksUpToDate>
  <CharactersWithSpaces>18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nis Giovanni Cuellar Ascencio</dc:creator>
  <cp:lastModifiedBy>Alvaro Enrique</cp:lastModifiedBy>
  <cp:revision>4</cp:revision>
  <dcterms:created xsi:type="dcterms:W3CDTF">2020-12-12T03:53:00Z</dcterms:created>
  <dcterms:modified xsi:type="dcterms:W3CDTF">2020-12-12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14376ac-cf6c-3e51-98f8-6c3512fb00fe</vt:lpwstr>
  </property>
</Properties>
</file>